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ED3AF1" w14:textId="77777777" w:rsidR="00FE7970" w:rsidRPr="000541FE" w:rsidRDefault="00FE7970" w:rsidP="00FE7970">
      <w:pPr>
        <w:pStyle w:val="Deckblatt16ptFettZentriert"/>
        <w:rPr>
          <w:lang w:val="en-US"/>
        </w:rPr>
      </w:pPr>
    </w:p>
    <w:p w14:paraId="14FB15C2" w14:textId="46981D05" w:rsidR="00FE7970" w:rsidRPr="000541FE" w:rsidRDefault="00B36BE2" w:rsidP="00FE7970">
      <w:pPr>
        <w:pStyle w:val="Deckblatt16ptFettZentriert"/>
        <w:rPr>
          <w:lang w:val="en-US"/>
        </w:rPr>
      </w:pPr>
      <w:r w:rsidRPr="000541FE">
        <w:rPr>
          <w:lang w:val="en-US"/>
        </w:rPr>
        <w:t>CS 680 Project</w:t>
      </w:r>
    </w:p>
    <w:p w14:paraId="7F7E5DA8" w14:textId="77777777" w:rsidR="00FE7970" w:rsidRPr="000541FE" w:rsidRDefault="00FE7970" w:rsidP="00FE7970">
      <w:pPr>
        <w:rPr>
          <w:lang w:val="en-US"/>
        </w:rPr>
      </w:pPr>
    </w:p>
    <w:p w14:paraId="2DDC005A" w14:textId="6FA14C04" w:rsidR="00FE7970" w:rsidRPr="000541FE" w:rsidRDefault="00B36BE2" w:rsidP="00FE7970">
      <w:pPr>
        <w:rPr>
          <w:rStyle w:val="Deckblatt16pt"/>
          <w:lang w:val="en-US"/>
        </w:rPr>
      </w:pPr>
      <w:bookmarkStart w:id="0" w:name="ANREDE"/>
      <w:bookmarkEnd w:id="0"/>
      <w:r w:rsidRPr="000541FE">
        <w:rPr>
          <w:rStyle w:val="Deckblatt16pt"/>
          <w:lang w:val="en-US"/>
        </w:rPr>
        <w:t>Name</w:t>
      </w:r>
      <w:r w:rsidR="002C7394" w:rsidRPr="000541FE">
        <w:rPr>
          <w:rStyle w:val="Deckblatt16pt"/>
          <w:lang w:val="en-US"/>
        </w:rPr>
        <w:t xml:space="preserve">: </w:t>
      </w:r>
      <w:r w:rsidR="002C7394" w:rsidRPr="000541FE">
        <w:rPr>
          <w:rStyle w:val="Deckblatt16pt"/>
          <w:lang w:val="en-US"/>
        </w:rPr>
        <w:tab/>
      </w:r>
      <w:r w:rsidR="002C7394" w:rsidRPr="000541FE">
        <w:rPr>
          <w:rStyle w:val="Deckblatt16pt"/>
          <w:lang w:val="en-US"/>
        </w:rPr>
        <w:tab/>
        <w:t>Christoph Franzke</w:t>
      </w:r>
    </w:p>
    <w:p w14:paraId="6C063C28" w14:textId="401A69BF" w:rsidR="00FE7970" w:rsidRPr="000541FE" w:rsidRDefault="00B36BE2" w:rsidP="00FE7970">
      <w:pPr>
        <w:rPr>
          <w:rStyle w:val="Deckblatt16pt"/>
          <w:lang w:val="en-US"/>
        </w:rPr>
      </w:pPr>
      <w:bookmarkStart w:id="1" w:name="INHALT"/>
      <w:bookmarkEnd w:id="1"/>
      <w:r w:rsidRPr="000541FE">
        <w:rPr>
          <w:rStyle w:val="Deckblatt16pt"/>
          <w:lang w:val="en-US"/>
        </w:rPr>
        <w:t>Student-ID</w:t>
      </w:r>
      <w:r w:rsidR="002C7394" w:rsidRPr="000541FE">
        <w:rPr>
          <w:rStyle w:val="Deckblatt16pt"/>
          <w:lang w:val="en-US"/>
        </w:rPr>
        <w:t>:</w:t>
      </w:r>
      <w:r w:rsidR="002C7394" w:rsidRPr="000541FE">
        <w:rPr>
          <w:rStyle w:val="Deckblatt16pt"/>
          <w:lang w:val="en-US"/>
        </w:rPr>
        <w:tab/>
      </w:r>
      <w:r w:rsidRPr="000541FE">
        <w:rPr>
          <w:rStyle w:val="Deckblatt16pt"/>
          <w:lang w:val="en-US"/>
        </w:rPr>
        <w:t>20747512</w:t>
      </w:r>
    </w:p>
    <w:p w14:paraId="463EC4F7" w14:textId="77777777" w:rsidR="00FE7970" w:rsidRPr="000541FE" w:rsidRDefault="00FE7970" w:rsidP="00FE7970">
      <w:pPr>
        <w:rPr>
          <w:lang w:val="en-US"/>
        </w:rPr>
      </w:pPr>
    </w:p>
    <w:p w14:paraId="71170A13" w14:textId="77777777" w:rsidR="00FE7970" w:rsidRPr="000541FE" w:rsidRDefault="00FE7970" w:rsidP="00FE7970">
      <w:pPr>
        <w:rPr>
          <w:lang w:val="en-US"/>
        </w:rPr>
      </w:pPr>
    </w:p>
    <w:p w14:paraId="1BEA6CA5" w14:textId="037F684F" w:rsidR="00FE7970" w:rsidRPr="000541FE" w:rsidRDefault="00B36BE2" w:rsidP="00FE7970">
      <w:pPr>
        <w:pStyle w:val="Kurzthema"/>
        <w:rPr>
          <w:rStyle w:val="Deckblatt16pt"/>
          <w:lang w:val="en-US"/>
        </w:rPr>
      </w:pPr>
      <w:r w:rsidRPr="000541FE">
        <w:rPr>
          <w:rStyle w:val="Deckblatt16pt"/>
          <w:lang w:val="en-US"/>
        </w:rPr>
        <w:t>Topic</w:t>
      </w:r>
      <w:r w:rsidR="00001D7A" w:rsidRPr="000541FE">
        <w:rPr>
          <w:rStyle w:val="Deckblatt16pt"/>
          <w:lang w:val="en-US"/>
        </w:rPr>
        <w:t>:</w:t>
      </w:r>
      <w:r w:rsidR="00FE7970" w:rsidRPr="000541FE">
        <w:rPr>
          <w:rStyle w:val="Deckblatt16pt"/>
          <w:lang w:val="en-US"/>
        </w:rPr>
        <w:tab/>
      </w:r>
      <w:r w:rsidRPr="000541FE">
        <w:rPr>
          <w:rStyle w:val="Deckblatt16pt"/>
          <w:lang w:val="en-US"/>
        </w:rPr>
        <w:t>Literature reivew on trajectory planning and tracking in comparison to end-to-end learning</w:t>
      </w:r>
    </w:p>
    <w:p w14:paraId="0B56C598" w14:textId="77777777" w:rsidR="00FE7970" w:rsidRPr="000541FE" w:rsidRDefault="00FE7970" w:rsidP="00FE7970">
      <w:pPr>
        <w:rPr>
          <w:lang w:val="en-US"/>
        </w:rPr>
      </w:pPr>
      <w:bookmarkStart w:id="2" w:name="MFG"/>
      <w:bookmarkEnd w:id="2"/>
    </w:p>
    <w:p w14:paraId="1AE70EEB" w14:textId="77777777" w:rsidR="00001D7A" w:rsidRPr="000541FE" w:rsidRDefault="00001D7A" w:rsidP="00FE7970">
      <w:pPr>
        <w:rPr>
          <w:lang w:val="en-US"/>
        </w:rPr>
      </w:pPr>
    </w:p>
    <w:p w14:paraId="2D3417C7" w14:textId="77777777" w:rsidR="00001D7A" w:rsidRPr="000541FE" w:rsidRDefault="00001D7A" w:rsidP="00FE7970">
      <w:pPr>
        <w:rPr>
          <w:lang w:val="en-US"/>
        </w:rPr>
      </w:pPr>
    </w:p>
    <w:p w14:paraId="4280EEEE" w14:textId="77777777" w:rsidR="00001D7A" w:rsidRPr="000541FE" w:rsidRDefault="00001D7A" w:rsidP="00FE7970">
      <w:pPr>
        <w:rPr>
          <w:lang w:val="en-US"/>
        </w:rPr>
      </w:pPr>
    </w:p>
    <w:p w14:paraId="22062DFC" w14:textId="77777777" w:rsidR="005B2B62" w:rsidRPr="000541FE" w:rsidRDefault="005B2B62">
      <w:pPr>
        <w:rPr>
          <w:lang w:val="en-US"/>
        </w:rPr>
        <w:sectPr w:rsidR="005B2B62" w:rsidRPr="000541FE">
          <w:headerReference w:type="default" r:id="rId8"/>
          <w:pgSz w:w="11906" w:h="16838"/>
          <w:pgMar w:top="1417" w:right="1417" w:bottom="1134" w:left="1417" w:header="720" w:footer="720" w:gutter="0"/>
          <w:cols w:space="720"/>
        </w:sectPr>
      </w:pPr>
    </w:p>
    <w:p w14:paraId="621EDEDB" w14:textId="3B9B031B" w:rsidR="005B2B62" w:rsidRPr="000541FE" w:rsidRDefault="00B36BE2">
      <w:pPr>
        <w:pStyle w:val="berschrift1"/>
        <w:numPr>
          <w:ilvl w:val="0"/>
          <w:numId w:val="36"/>
        </w:numPr>
        <w:rPr>
          <w:lang w:val="en-US"/>
        </w:rPr>
      </w:pPr>
      <w:bookmarkStart w:id="3" w:name="_Toc497899563"/>
      <w:r w:rsidRPr="000541FE">
        <w:rPr>
          <w:lang w:val="en-US"/>
        </w:rPr>
        <w:lastRenderedPageBreak/>
        <w:t>Table of Contents</w:t>
      </w:r>
      <w:bookmarkEnd w:id="3"/>
    </w:p>
    <w:p w14:paraId="427CDB28" w14:textId="700A536A" w:rsidR="00CA2DC8" w:rsidRPr="000541FE" w:rsidRDefault="005B2B62">
      <w:pPr>
        <w:pStyle w:val="Verzeichnis1"/>
        <w:tabs>
          <w:tab w:val="left" w:pos="480"/>
          <w:tab w:val="right" w:leader="dot" w:pos="9062"/>
        </w:tabs>
        <w:rPr>
          <w:rFonts w:asciiTheme="minorHAnsi" w:eastAsiaTheme="minorEastAsia" w:hAnsiTheme="minorHAnsi" w:cstheme="minorBidi"/>
          <w:b w:val="0"/>
          <w:noProof/>
          <w:szCs w:val="22"/>
          <w:lang w:val="en-US" w:eastAsia="en-US"/>
        </w:rPr>
      </w:pPr>
      <w:r w:rsidRPr="000541FE">
        <w:rPr>
          <w:b w:val="0"/>
          <w:lang w:val="en-US"/>
        </w:rPr>
        <w:fldChar w:fldCharType="begin"/>
      </w:r>
      <w:r w:rsidRPr="000541FE">
        <w:rPr>
          <w:b w:val="0"/>
          <w:lang w:val="en-US"/>
        </w:rPr>
        <w:instrText xml:space="preserve"> TOC \o "1-4" \h \z </w:instrText>
      </w:r>
      <w:r w:rsidRPr="000541FE">
        <w:rPr>
          <w:b w:val="0"/>
          <w:lang w:val="en-US"/>
        </w:rPr>
        <w:fldChar w:fldCharType="separate"/>
      </w:r>
      <w:hyperlink w:anchor="_Toc497899563" w:history="1">
        <w:r w:rsidR="00CA2DC8" w:rsidRPr="000541FE">
          <w:rPr>
            <w:rStyle w:val="Hyperlink"/>
            <w:noProof/>
            <w:lang w:val="en-US"/>
          </w:rPr>
          <w:t>I</w:t>
        </w:r>
        <w:r w:rsidR="00CA2DC8" w:rsidRPr="000541FE">
          <w:rPr>
            <w:rFonts w:asciiTheme="minorHAnsi" w:eastAsiaTheme="minorEastAsia" w:hAnsiTheme="minorHAnsi" w:cstheme="minorBidi"/>
            <w:b w:val="0"/>
            <w:noProof/>
            <w:szCs w:val="22"/>
            <w:lang w:val="en-US" w:eastAsia="en-US"/>
          </w:rPr>
          <w:tab/>
        </w:r>
        <w:r w:rsidR="00CA2DC8" w:rsidRPr="000541FE">
          <w:rPr>
            <w:rStyle w:val="Hyperlink"/>
            <w:noProof/>
            <w:lang w:val="en-US"/>
          </w:rPr>
          <w:t>Table of Contents</w:t>
        </w:r>
        <w:r w:rsidR="00CA2DC8" w:rsidRPr="000541FE">
          <w:rPr>
            <w:noProof/>
            <w:webHidden/>
            <w:lang w:val="en-US"/>
          </w:rPr>
          <w:tab/>
        </w:r>
        <w:r w:rsidR="00CA2DC8" w:rsidRPr="000541FE">
          <w:rPr>
            <w:noProof/>
            <w:webHidden/>
            <w:lang w:val="en-US"/>
          </w:rPr>
          <w:fldChar w:fldCharType="begin"/>
        </w:r>
        <w:r w:rsidR="00CA2DC8" w:rsidRPr="000541FE">
          <w:rPr>
            <w:noProof/>
            <w:webHidden/>
            <w:lang w:val="en-US"/>
          </w:rPr>
          <w:instrText xml:space="preserve"> PAGEREF _Toc497899563 \h </w:instrText>
        </w:r>
        <w:r w:rsidR="00CA2DC8" w:rsidRPr="000541FE">
          <w:rPr>
            <w:noProof/>
            <w:webHidden/>
            <w:lang w:val="en-US"/>
          </w:rPr>
        </w:r>
        <w:r w:rsidR="00CA2DC8" w:rsidRPr="000541FE">
          <w:rPr>
            <w:noProof/>
            <w:webHidden/>
            <w:lang w:val="en-US"/>
          </w:rPr>
          <w:fldChar w:fldCharType="separate"/>
        </w:r>
        <w:r w:rsidR="00CA2DC8" w:rsidRPr="000541FE">
          <w:rPr>
            <w:noProof/>
            <w:webHidden/>
            <w:lang w:val="en-US"/>
          </w:rPr>
          <w:t>2</w:t>
        </w:r>
        <w:r w:rsidR="00CA2DC8" w:rsidRPr="000541FE">
          <w:rPr>
            <w:noProof/>
            <w:webHidden/>
            <w:lang w:val="en-US"/>
          </w:rPr>
          <w:fldChar w:fldCharType="end"/>
        </w:r>
      </w:hyperlink>
    </w:p>
    <w:p w14:paraId="4AF070D0" w14:textId="26C7FAEA" w:rsidR="00CA2DC8" w:rsidRPr="000541FE" w:rsidRDefault="0009059A">
      <w:pPr>
        <w:pStyle w:val="Verzeichnis1"/>
        <w:tabs>
          <w:tab w:val="left" w:pos="480"/>
          <w:tab w:val="right" w:leader="dot" w:pos="9062"/>
        </w:tabs>
        <w:rPr>
          <w:rFonts w:asciiTheme="minorHAnsi" w:eastAsiaTheme="minorEastAsia" w:hAnsiTheme="minorHAnsi" w:cstheme="minorBidi"/>
          <w:b w:val="0"/>
          <w:noProof/>
          <w:szCs w:val="22"/>
          <w:lang w:val="en-US" w:eastAsia="en-US"/>
        </w:rPr>
      </w:pPr>
      <w:hyperlink w:anchor="_Toc497899564" w:history="1">
        <w:r w:rsidR="00CA2DC8" w:rsidRPr="000541FE">
          <w:rPr>
            <w:rStyle w:val="Hyperlink"/>
            <w:noProof/>
            <w:lang w:val="en-US"/>
          </w:rPr>
          <w:t>1</w:t>
        </w:r>
        <w:r w:rsidR="00CA2DC8" w:rsidRPr="000541FE">
          <w:rPr>
            <w:rFonts w:asciiTheme="minorHAnsi" w:eastAsiaTheme="minorEastAsia" w:hAnsiTheme="minorHAnsi" w:cstheme="minorBidi"/>
            <w:b w:val="0"/>
            <w:noProof/>
            <w:szCs w:val="22"/>
            <w:lang w:val="en-US" w:eastAsia="en-US"/>
          </w:rPr>
          <w:tab/>
        </w:r>
        <w:r w:rsidR="00CA2DC8" w:rsidRPr="000541FE">
          <w:rPr>
            <w:rStyle w:val="Hyperlink"/>
            <w:noProof/>
            <w:lang w:val="en-US"/>
          </w:rPr>
          <w:t>Introduction</w:t>
        </w:r>
        <w:r w:rsidR="00CA2DC8" w:rsidRPr="000541FE">
          <w:rPr>
            <w:noProof/>
            <w:webHidden/>
            <w:lang w:val="en-US"/>
          </w:rPr>
          <w:tab/>
        </w:r>
        <w:r w:rsidR="00CA2DC8" w:rsidRPr="000541FE">
          <w:rPr>
            <w:noProof/>
            <w:webHidden/>
            <w:lang w:val="en-US"/>
          </w:rPr>
          <w:fldChar w:fldCharType="begin"/>
        </w:r>
        <w:r w:rsidR="00CA2DC8" w:rsidRPr="000541FE">
          <w:rPr>
            <w:noProof/>
            <w:webHidden/>
            <w:lang w:val="en-US"/>
          </w:rPr>
          <w:instrText xml:space="preserve"> PAGEREF _Toc497899564 \h </w:instrText>
        </w:r>
        <w:r w:rsidR="00CA2DC8" w:rsidRPr="000541FE">
          <w:rPr>
            <w:noProof/>
            <w:webHidden/>
            <w:lang w:val="en-US"/>
          </w:rPr>
        </w:r>
        <w:r w:rsidR="00CA2DC8" w:rsidRPr="000541FE">
          <w:rPr>
            <w:noProof/>
            <w:webHidden/>
            <w:lang w:val="en-US"/>
          </w:rPr>
          <w:fldChar w:fldCharType="separate"/>
        </w:r>
        <w:r w:rsidR="00CA2DC8" w:rsidRPr="000541FE">
          <w:rPr>
            <w:noProof/>
            <w:webHidden/>
            <w:lang w:val="en-US"/>
          </w:rPr>
          <w:t>3</w:t>
        </w:r>
        <w:r w:rsidR="00CA2DC8" w:rsidRPr="000541FE">
          <w:rPr>
            <w:noProof/>
            <w:webHidden/>
            <w:lang w:val="en-US"/>
          </w:rPr>
          <w:fldChar w:fldCharType="end"/>
        </w:r>
      </w:hyperlink>
    </w:p>
    <w:p w14:paraId="0524A8E4" w14:textId="60339C43" w:rsidR="00CA2DC8" w:rsidRPr="000541FE" w:rsidRDefault="0009059A">
      <w:pPr>
        <w:pStyle w:val="Verzeichnis2"/>
        <w:tabs>
          <w:tab w:val="left" w:pos="960"/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 w:eastAsia="en-US"/>
        </w:rPr>
      </w:pPr>
      <w:hyperlink w:anchor="_Toc497899565" w:history="1">
        <w:r w:rsidR="00CA2DC8" w:rsidRPr="000541FE">
          <w:rPr>
            <w:rStyle w:val="Hyperlink"/>
            <w:noProof/>
            <w:lang w:val="en-US"/>
          </w:rPr>
          <w:t>1.1</w:t>
        </w:r>
        <w:r w:rsidR="00CA2DC8" w:rsidRPr="000541FE">
          <w:rPr>
            <w:rFonts w:asciiTheme="minorHAnsi" w:eastAsiaTheme="minorEastAsia" w:hAnsiTheme="minorHAnsi" w:cstheme="minorBidi"/>
            <w:noProof/>
            <w:szCs w:val="22"/>
            <w:lang w:val="en-US" w:eastAsia="en-US"/>
          </w:rPr>
          <w:tab/>
        </w:r>
        <w:r w:rsidR="00CA2DC8" w:rsidRPr="000541FE">
          <w:rPr>
            <w:rStyle w:val="Hyperlink"/>
            <w:noProof/>
            <w:lang w:val="en-US"/>
          </w:rPr>
          <w:t>Application Domain</w:t>
        </w:r>
        <w:r w:rsidR="00CA2DC8" w:rsidRPr="000541FE">
          <w:rPr>
            <w:noProof/>
            <w:webHidden/>
            <w:lang w:val="en-US"/>
          </w:rPr>
          <w:tab/>
        </w:r>
        <w:r w:rsidR="00CA2DC8" w:rsidRPr="000541FE">
          <w:rPr>
            <w:noProof/>
            <w:webHidden/>
            <w:lang w:val="en-US"/>
          </w:rPr>
          <w:fldChar w:fldCharType="begin"/>
        </w:r>
        <w:r w:rsidR="00CA2DC8" w:rsidRPr="000541FE">
          <w:rPr>
            <w:noProof/>
            <w:webHidden/>
            <w:lang w:val="en-US"/>
          </w:rPr>
          <w:instrText xml:space="preserve"> PAGEREF _Toc497899565 \h </w:instrText>
        </w:r>
        <w:r w:rsidR="00CA2DC8" w:rsidRPr="000541FE">
          <w:rPr>
            <w:noProof/>
            <w:webHidden/>
            <w:lang w:val="en-US"/>
          </w:rPr>
        </w:r>
        <w:r w:rsidR="00CA2DC8" w:rsidRPr="000541FE">
          <w:rPr>
            <w:noProof/>
            <w:webHidden/>
            <w:lang w:val="en-US"/>
          </w:rPr>
          <w:fldChar w:fldCharType="separate"/>
        </w:r>
        <w:r w:rsidR="00CA2DC8" w:rsidRPr="000541FE">
          <w:rPr>
            <w:noProof/>
            <w:webHidden/>
            <w:lang w:val="en-US"/>
          </w:rPr>
          <w:t>3</w:t>
        </w:r>
        <w:r w:rsidR="00CA2DC8" w:rsidRPr="000541FE">
          <w:rPr>
            <w:noProof/>
            <w:webHidden/>
            <w:lang w:val="en-US"/>
          </w:rPr>
          <w:fldChar w:fldCharType="end"/>
        </w:r>
      </w:hyperlink>
    </w:p>
    <w:p w14:paraId="6A6FF7AF" w14:textId="51CCCC89" w:rsidR="00CA2DC8" w:rsidRPr="000541FE" w:rsidRDefault="0009059A">
      <w:pPr>
        <w:pStyle w:val="Verzeichnis1"/>
        <w:tabs>
          <w:tab w:val="left" w:pos="480"/>
          <w:tab w:val="right" w:leader="dot" w:pos="9062"/>
        </w:tabs>
        <w:rPr>
          <w:rFonts w:asciiTheme="minorHAnsi" w:eastAsiaTheme="minorEastAsia" w:hAnsiTheme="minorHAnsi" w:cstheme="minorBidi"/>
          <w:b w:val="0"/>
          <w:noProof/>
          <w:szCs w:val="22"/>
          <w:lang w:val="en-US" w:eastAsia="en-US"/>
        </w:rPr>
      </w:pPr>
      <w:hyperlink w:anchor="_Toc497899566" w:history="1">
        <w:r w:rsidR="00CA2DC8" w:rsidRPr="000541FE">
          <w:rPr>
            <w:rStyle w:val="Hyperlink"/>
            <w:noProof/>
            <w:lang w:val="en-US"/>
          </w:rPr>
          <w:t>II</w:t>
        </w:r>
        <w:r w:rsidR="00CA2DC8" w:rsidRPr="000541FE">
          <w:rPr>
            <w:rFonts w:asciiTheme="minorHAnsi" w:eastAsiaTheme="minorEastAsia" w:hAnsiTheme="minorHAnsi" w:cstheme="minorBidi"/>
            <w:b w:val="0"/>
            <w:noProof/>
            <w:szCs w:val="22"/>
            <w:lang w:val="en-US" w:eastAsia="en-US"/>
          </w:rPr>
          <w:tab/>
        </w:r>
        <w:r w:rsidR="00CA2DC8" w:rsidRPr="000541FE">
          <w:rPr>
            <w:rStyle w:val="Hyperlink"/>
            <w:noProof/>
            <w:lang w:val="en-US"/>
          </w:rPr>
          <w:t>Literaturverzeichnis</w:t>
        </w:r>
        <w:r w:rsidR="00CA2DC8" w:rsidRPr="000541FE">
          <w:rPr>
            <w:noProof/>
            <w:webHidden/>
            <w:lang w:val="en-US"/>
          </w:rPr>
          <w:tab/>
        </w:r>
        <w:r w:rsidR="00CA2DC8" w:rsidRPr="000541FE">
          <w:rPr>
            <w:noProof/>
            <w:webHidden/>
            <w:lang w:val="en-US"/>
          </w:rPr>
          <w:fldChar w:fldCharType="begin"/>
        </w:r>
        <w:r w:rsidR="00CA2DC8" w:rsidRPr="000541FE">
          <w:rPr>
            <w:noProof/>
            <w:webHidden/>
            <w:lang w:val="en-US"/>
          </w:rPr>
          <w:instrText xml:space="preserve"> PAGEREF _Toc497899566 \h </w:instrText>
        </w:r>
        <w:r w:rsidR="00CA2DC8" w:rsidRPr="000541FE">
          <w:rPr>
            <w:noProof/>
            <w:webHidden/>
            <w:lang w:val="en-US"/>
          </w:rPr>
        </w:r>
        <w:r w:rsidR="00CA2DC8" w:rsidRPr="000541FE">
          <w:rPr>
            <w:noProof/>
            <w:webHidden/>
            <w:lang w:val="en-US"/>
          </w:rPr>
          <w:fldChar w:fldCharType="separate"/>
        </w:r>
        <w:r w:rsidR="00CA2DC8" w:rsidRPr="000541FE">
          <w:rPr>
            <w:noProof/>
            <w:webHidden/>
            <w:lang w:val="en-US"/>
          </w:rPr>
          <w:t>5</w:t>
        </w:r>
        <w:r w:rsidR="00CA2DC8" w:rsidRPr="000541FE">
          <w:rPr>
            <w:noProof/>
            <w:webHidden/>
            <w:lang w:val="en-US"/>
          </w:rPr>
          <w:fldChar w:fldCharType="end"/>
        </w:r>
      </w:hyperlink>
    </w:p>
    <w:p w14:paraId="647DF201" w14:textId="41164117" w:rsidR="00CA2DC8" w:rsidRPr="000541FE" w:rsidRDefault="0009059A">
      <w:pPr>
        <w:pStyle w:val="Verzeichnis1"/>
        <w:tabs>
          <w:tab w:val="left" w:pos="480"/>
          <w:tab w:val="right" w:leader="dot" w:pos="9062"/>
        </w:tabs>
        <w:rPr>
          <w:rFonts w:asciiTheme="minorHAnsi" w:eastAsiaTheme="minorEastAsia" w:hAnsiTheme="minorHAnsi" w:cstheme="minorBidi"/>
          <w:b w:val="0"/>
          <w:noProof/>
          <w:szCs w:val="22"/>
          <w:lang w:val="en-US" w:eastAsia="en-US"/>
        </w:rPr>
      </w:pPr>
      <w:hyperlink w:anchor="_Toc497899567" w:history="1">
        <w:r w:rsidR="00CA2DC8" w:rsidRPr="000541FE">
          <w:rPr>
            <w:rStyle w:val="Hyperlink"/>
            <w:noProof/>
            <w:lang w:val="en-US"/>
          </w:rPr>
          <w:t>III</w:t>
        </w:r>
        <w:r w:rsidR="00CA2DC8" w:rsidRPr="000541FE">
          <w:rPr>
            <w:rFonts w:asciiTheme="minorHAnsi" w:eastAsiaTheme="minorEastAsia" w:hAnsiTheme="minorHAnsi" w:cstheme="minorBidi"/>
            <w:b w:val="0"/>
            <w:noProof/>
            <w:szCs w:val="22"/>
            <w:lang w:val="en-US" w:eastAsia="en-US"/>
          </w:rPr>
          <w:tab/>
        </w:r>
        <w:r w:rsidR="00CA2DC8" w:rsidRPr="000541FE">
          <w:rPr>
            <w:rStyle w:val="Hyperlink"/>
            <w:noProof/>
            <w:lang w:val="en-US"/>
          </w:rPr>
          <w:t>Abbildungsverzeichnis</w:t>
        </w:r>
        <w:r w:rsidR="00CA2DC8" w:rsidRPr="000541FE">
          <w:rPr>
            <w:noProof/>
            <w:webHidden/>
            <w:lang w:val="en-US"/>
          </w:rPr>
          <w:tab/>
        </w:r>
        <w:r w:rsidR="00CA2DC8" w:rsidRPr="000541FE">
          <w:rPr>
            <w:noProof/>
            <w:webHidden/>
            <w:lang w:val="en-US"/>
          </w:rPr>
          <w:fldChar w:fldCharType="begin"/>
        </w:r>
        <w:r w:rsidR="00CA2DC8" w:rsidRPr="000541FE">
          <w:rPr>
            <w:noProof/>
            <w:webHidden/>
            <w:lang w:val="en-US"/>
          </w:rPr>
          <w:instrText xml:space="preserve"> PAGEREF _Toc497899567 \h </w:instrText>
        </w:r>
        <w:r w:rsidR="00CA2DC8" w:rsidRPr="000541FE">
          <w:rPr>
            <w:noProof/>
            <w:webHidden/>
            <w:lang w:val="en-US"/>
          </w:rPr>
        </w:r>
        <w:r w:rsidR="00CA2DC8" w:rsidRPr="000541FE">
          <w:rPr>
            <w:noProof/>
            <w:webHidden/>
            <w:lang w:val="en-US"/>
          </w:rPr>
          <w:fldChar w:fldCharType="separate"/>
        </w:r>
        <w:r w:rsidR="00CA2DC8" w:rsidRPr="000541FE">
          <w:rPr>
            <w:noProof/>
            <w:webHidden/>
            <w:lang w:val="en-US"/>
          </w:rPr>
          <w:t>6</w:t>
        </w:r>
        <w:r w:rsidR="00CA2DC8" w:rsidRPr="000541FE">
          <w:rPr>
            <w:noProof/>
            <w:webHidden/>
            <w:lang w:val="en-US"/>
          </w:rPr>
          <w:fldChar w:fldCharType="end"/>
        </w:r>
      </w:hyperlink>
    </w:p>
    <w:p w14:paraId="4EB9ECC0" w14:textId="3F19740B" w:rsidR="00CA2DC8" w:rsidRPr="000541FE" w:rsidRDefault="0009059A">
      <w:pPr>
        <w:pStyle w:val="Verzeichnis1"/>
        <w:tabs>
          <w:tab w:val="left" w:pos="480"/>
          <w:tab w:val="right" w:leader="dot" w:pos="9062"/>
        </w:tabs>
        <w:rPr>
          <w:rFonts w:asciiTheme="minorHAnsi" w:eastAsiaTheme="minorEastAsia" w:hAnsiTheme="minorHAnsi" w:cstheme="minorBidi"/>
          <w:b w:val="0"/>
          <w:noProof/>
          <w:szCs w:val="22"/>
          <w:lang w:val="en-US" w:eastAsia="en-US"/>
        </w:rPr>
      </w:pPr>
      <w:hyperlink w:anchor="_Toc497899568" w:history="1">
        <w:r w:rsidR="00CA2DC8" w:rsidRPr="000541FE">
          <w:rPr>
            <w:rStyle w:val="Hyperlink"/>
            <w:noProof/>
            <w:lang w:val="en-US"/>
          </w:rPr>
          <w:t>IV</w:t>
        </w:r>
        <w:r w:rsidR="00CA2DC8" w:rsidRPr="000541FE">
          <w:rPr>
            <w:rFonts w:asciiTheme="minorHAnsi" w:eastAsiaTheme="minorEastAsia" w:hAnsiTheme="minorHAnsi" w:cstheme="minorBidi"/>
            <w:b w:val="0"/>
            <w:noProof/>
            <w:szCs w:val="22"/>
            <w:lang w:val="en-US" w:eastAsia="en-US"/>
          </w:rPr>
          <w:tab/>
        </w:r>
        <w:r w:rsidR="00CA2DC8" w:rsidRPr="000541FE">
          <w:rPr>
            <w:rStyle w:val="Hyperlink"/>
            <w:noProof/>
            <w:lang w:val="en-US"/>
          </w:rPr>
          <w:t>Tabellenverzeichnis</w:t>
        </w:r>
        <w:r w:rsidR="00CA2DC8" w:rsidRPr="000541FE">
          <w:rPr>
            <w:noProof/>
            <w:webHidden/>
            <w:lang w:val="en-US"/>
          </w:rPr>
          <w:tab/>
        </w:r>
        <w:r w:rsidR="00CA2DC8" w:rsidRPr="000541FE">
          <w:rPr>
            <w:noProof/>
            <w:webHidden/>
            <w:lang w:val="en-US"/>
          </w:rPr>
          <w:fldChar w:fldCharType="begin"/>
        </w:r>
        <w:r w:rsidR="00CA2DC8" w:rsidRPr="000541FE">
          <w:rPr>
            <w:noProof/>
            <w:webHidden/>
            <w:lang w:val="en-US"/>
          </w:rPr>
          <w:instrText xml:space="preserve"> PAGEREF _Toc497899568 \h </w:instrText>
        </w:r>
        <w:r w:rsidR="00CA2DC8" w:rsidRPr="000541FE">
          <w:rPr>
            <w:noProof/>
            <w:webHidden/>
            <w:lang w:val="en-US"/>
          </w:rPr>
        </w:r>
        <w:r w:rsidR="00CA2DC8" w:rsidRPr="000541FE">
          <w:rPr>
            <w:noProof/>
            <w:webHidden/>
            <w:lang w:val="en-US"/>
          </w:rPr>
          <w:fldChar w:fldCharType="separate"/>
        </w:r>
        <w:r w:rsidR="00CA2DC8" w:rsidRPr="000541FE">
          <w:rPr>
            <w:noProof/>
            <w:webHidden/>
            <w:lang w:val="en-US"/>
          </w:rPr>
          <w:t>8</w:t>
        </w:r>
        <w:r w:rsidR="00CA2DC8" w:rsidRPr="000541FE">
          <w:rPr>
            <w:noProof/>
            <w:webHidden/>
            <w:lang w:val="en-US"/>
          </w:rPr>
          <w:fldChar w:fldCharType="end"/>
        </w:r>
      </w:hyperlink>
    </w:p>
    <w:p w14:paraId="4DBC5A2A" w14:textId="04B11B3A" w:rsidR="00CA2DC8" w:rsidRPr="000541FE" w:rsidRDefault="0009059A">
      <w:pPr>
        <w:pStyle w:val="Verzeichnis1"/>
        <w:tabs>
          <w:tab w:val="left" w:pos="480"/>
          <w:tab w:val="right" w:leader="dot" w:pos="9062"/>
        </w:tabs>
        <w:rPr>
          <w:rFonts w:asciiTheme="minorHAnsi" w:eastAsiaTheme="minorEastAsia" w:hAnsiTheme="minorHAnsi" w:cstheme="minorBidi"/>
          <w:b w:val="0"/>
          <w:noProof/>
          <w:szCs w:val="22"/>
          <w:lang w:val="en-US" w:eastAsia="en-US"/>
        </w:rPr>
      </w:pPr>
      <w:hyperlink w:anchor="_Toc497899569" w:history="1">
        <w:r w:rsidR="00CA2DC8" w:rsidRPr="000541FE">
          <w:rPr>
            <w:rStyle w:val="Hyperlink"/>
            <w:noProof/>
            <w:lang w:val="en-US"/>
          </w:rPr>
          <w:t>5</w:t>
        </w:r>
        <w:r w:rsidR="00CA2DC8" w:rsidRPr="000541FE">
          <w:rPr>
            <w:rFonts w:asciiTheme="minorHAnsi" w:eastAsiaTheme="minorEastAsia" w:hAnsiTheme="minorHAnsi" w:cstheme="minorBidi"/>
            <w:b w:val="0"/>
            <w:noProof/>
            <w:szCs w:val="22"/>
            <w:lang w:val="en-US" w:eastAsia="en-US"/>
          </w:rPr>
          <w:tab/>
        </w:r>
        <w:r w:rsidR="00CA2DC8" w:rsidRPr="000541FE">
          <w:rPr>
            <w:rStyle w:val="Hyperlink"/>
            <w:noProof/>
            <w:lang w:val="en-US"/>
          </w:rPr>
          <w:t>Literatur</w:t>
        </w:r>
        <w:r w:rsidR="00CA2DC8" w:rsidRPr="000541FE">
          <w:rPr>
            <w:noProof/>
            <w:webHidden/>
            <w:lang w:val="en-US"/>
          </w:rPr>
          <w:tab/>
        </w:r>
        <w:r w:rsidR="00CA2DC8" w:rsidRPr="000541FE">
          <w:rPr>
            <w:noProof/>
            <w:webHidden/>
            <w:lang w:val="en-US"/>
          </w:rPr>
          <w:fldChar w:fldCharType="begin"/>
        </w:r>
        <w:r w:rsidR="00CA2DC8" w:rsidRPr="000541FE">
          <w:rPr>
            <w:noProof/>
            <w:webHidden/>
            <w:lang w:val="en-US"/>
          </w:rPr>
          <w:instrText xml:space="preserve"> PAGEREF _Toc497899569 \h </w:instrText>
        </w:r>
        <w:r w:rsidR="00CA2DC8" w:rsidRPr="000541FE">
          <w:rPr>
            <w:noProof/>
            <w:webHidden/>
            <w:lang w:val="en-US"/>
          </w:rPr>
        </w:r>
        <w:r w:rsidR="00CA2DC8" w:rsidRPr="000541FE">
          <w:rPr>
            <w:noProof/>
            <w:webHidden/>
            <w:lang w:val="en-US"/>
          </w:rPr>
          <w:fldChar w:fldCharType="separate"/>
        </w:r>
        <w:r w:rsidR="00CA2DC8" w:rsidRPr="000541FE">
          <w:rPr>
            <w:noProof/>
            <w:webHidden/>
            <w:lang w:val="en-US"/>
          </w:rPr>
          <w:t>9</w:t>
        </w:r>
        <w:r w:rsidR="00CA2DC8" w:rsidRPr="000541FE">
          <w:rPr>
            <w:noProof/>
            <w:webHidden/>
            <w:lang w:val="en-US"/>
          </w:rPr>
          <w:fldChar w:fldCharType="end"/>
        </w:r>
      </w:hyperlink>
    </w:p>
    <w:p w14:paraId="1D0A1F20" w14:textId="1BB38F8A" w:rsidR="005B2B62" w:rsidRPr="000541FE" w:rsidRDefault="005B2B62">
      <w:pPr>
        <w:pStyle w:val="berschrift1"/>
        <w:rPr>
          <w:lang w:val="en-US"/>
        </w:rPr>
      </w:pPr>
      <w:r w:rsidRPr="000541FE">
        <w:rPr>
          <w:lang w:val="en-US"/>
        </w:rPr>
        <w:lastRenderedPageBreak/>
        <w:fldChar w:fldCharType="end"/>
      </w:r>
      <w:bookmarkStart w:id="4" w:name="_Toc497899564"/>
      <w:r w:rsidR="00B36BE2" w:rsidRPr="000541FE">
        <w:rPr>
          <w:lang w:val="en-US"/>
        </w:rPr>
        <w:t>Introduction</w:t>
      </w:r>
      <w:bookmarkEnd w:id="4"/>
    </w:p>
    <w:p w14:paraId="52966CBC" w14:textId="0A868655" w:rsidR="000541FE" w:rsidRPr="000541FE" w:rsidRDefault="007E59A0" w:rsidP="000541FE">
      <w:pPr>
        <w:rPr>
          <w:lang w:val="en-US"/>
        </w:rPr>
      </w:pPr>
      <w:bookmarkStart w:id="5" w:name="_Hlk497921821"/>
      <w:r>
        <w:rPr>
          <w:lang w:val="en-US"/>
        </w:rPr>
        <w:t>This project is part of the course CS 686 Introduction to Artificial Intelligence</w:t>
      </w:r>
      <w:r w:rsidR="00BF1F23">
        <w:rPr>
          <w:lang w:val="en-US"/>
        </w:rPr>
        <w:t xml:space="preserve"> by Kate Larson at the University of Waterloo. A for us interesting application domain should be chosen for this</w:t>
      </w:r>
      <w:r w:rsidR="00D07B2F">
        <w:rPr>
          <w:lang w:val="en-US"/>
        </w:rPr>
        <w:t xml:space="preserve"> project and within this domain a problem is supposed to be identified. The goal of the project is to analyze which artificial intelligence techniques or other approaches are used to tackle this problem. </w:t>
      </w:r>
      <w:r w:rsidR="00A73D26">
        <w:rPr>
          <w:lang w:val="en-US"/>
        </w:rPr>
        <w:t>This project will deal with autonomous driving and different approaches to obtain the steer</w:t>
      </w:r>
      <w:r w:rsidR="000F04CB">
        <w:rPr>
          <w:lang w:val="en-US"/>
        </w:rPr>
        <w:t>ing angle of a self-driving car.</w:t>
      </w:r>
    </w:p>
    <w:p w14:paraId="6D91D212" w14:textId="06A72892" w:rsidR="000F585D" w:rsidRPr="000541FE" w:rsidRDefault="00B36BE2" w:rsidP="000F585D">
      <w:pPr>
        <w:pStyle w:val="berschrift2"/>
        <w:rPr>
          <w:lang w:val="en-US"/>
        </w:rPr>
      </w:pPr>
      <w:bookmarkStart w:id="6" w:name="_Toc497899565"/>
      <w:bookmarkEnd w:id="5"/>
      <w:r w:rsidRPr="000541FE">
        <w:rPr>
          <w:lang w:val="en-US"/>
        </w:rPr>
        <w:t>Application Domain</w:t>
      </w:r>
      <w:bookmarkEnd w:id="6"/>
    </w:p>
    <w:p w14:paraId="4A48BBE6" w14:textId="7746DB4C" w:rsidR="00CA2DC8" w:rsidRDefault="000F04CB" w:rsidP="00B36BE2">
      <w:pPr>
        <w:rPr>
          <w:lang w:val="en-US"/>
        </w:rPr>
      </w:pPr>
      <w:bookmarkStart w:id="7" w:name="_Hlk497922194"/>
      <w:r>
        <w:rPr>
          <w:lang w:val="en-US"/>
        </w:rPr>
        <w:t xml:space="preserve">The application domain of this work is autonomous driving. Autonomous driving </w:t>
      </w:r>
      <w:r w:rsidR="00C76FE7">
        <w:rPr>
          <w:lang w:val="en-US"/>
        </w:rPr>
        <w:t xml:space="preserve">has been part of many movies like Batman (1966 to 1968) or Knight Rider (1982 to 1986) and seemed to be </w:t>
      </w:r>
      <w:r w:rsidR="00EB0191">
        <w:rPr>
          <w:lang w:val="en-US"/>
        </w:rPr>
        <w:t xml:space="preserve">a utopian idea of driving. But within the last 10 to 15 years </w:t>
      </w:r>
      <w:r w:rsidR="003838E2">
        <w:rPr>
          <w:lang w:val="en-US"/>
        </w:rPr>
        <w:t>a lot of research was done on this topic and great progress was made. S</w:t>
      </w:r>
      <w:r w:rsidR="00EB0191">
        <w:rPr>
          <w:lang w:val="en-US"/>
        </w:rPr>
        <w:t>elf-driving cars become more and more realistic</w:t>
      </w:r>
      <w:r w:rsidR="003838E2">
        <w:rPr>
          <w:lang w:val="en-US"/>
        </w:rPr>
        <w:t xml:space="preserve"> and it seems to be only a matter of time when the first fully </w:t>
      </w:r>
      <w:r w:rsidR="008C2CE3">
        <w:rPr>
          <w:lang w:val="en-US"/>
        </w:rPr>
        <w:t>autonomous vehicle is licensed.</w:t>
      </w:r>
    </w:p>
    <w:p w14:paraId="7457FD13" w14:textId="7CC70468" w:rsidR="008C2CE3" w:rsidRDefault="00943F99" w:rsidP="00B36BE2">
      <w:pPr>
        <w:rPr>
          <w:lang w:val="en-US"/>
        </w:rPr>
      </w:pPr>
      <w:r>
        <w:rPr>
          <w:lang w:val="en-US"/>
        </w:rPr>
        <w:t>Two previously milestones were the PROMETHEUS project in 1980 and the DARPA Grand Challenge in 2004</w:t>
      </w:r>
      <w:r w:rsidR="00633F50">
        <w:rPr>
          <w:lang w:val="en-US"/>
        </w:rPr>
        <w:t xml:space="preserve">. </w:t>
      </w:r>
      <w:r w:rsidR="00F862BE">
        <w:rPr>
          <w:lang w:val="en-US"/>
        </w:rPr>
        <w:t xml:space="preserve">Due to the </w:t>
      </w:r>
      <w:r w:rsidR="00CD4661">
        <w:rPr>
          <w:lang w:val="en-US"/>
        </w:rPr>
        <w:t xml:space="preserve">enormous research on this topic within the </w:t>
      </w:r>
      <w:r w:rsidR="00F862BE">
        <w:rPr>
          <w:lang w:val="en-US"/>
        </w:rPr>
        <w:t xml:space="preserve">first mentioned project a vehicle was able to drive 95 % of the </w:t>
      </w:r>
      <w:r w:rsidR="004A4A20">
        <w:rPr>
          <w:lang w:val="en-US"/>
        </w:rPr>
        <w:t>1,600-km</w:t>
      </w:r>
      <w:r w:rsidR="00F862BE">
        <w:rPr>
          <w:lang w:val="en-US"/>
        </w:rPr>
        <w:t xml:space="preserve"> long drive autonomously. </w:t>
      </w:r>
      <w:r w:rsidR="00CD4661">
        <w:rPr>
          <w:lang w:val="en-US"/>
        </w:rPr>
        <w:t>Later in 2004, the goal of the challenge was to drive a 150-mile off-road track as fast as possible</w:t>
      </w:r>
      <w:r w:rsidR="009A0B12">
        <w:rPr>
          <w:lang w:val="en-US"/>
        </w:rPr>
        <w:t xml:space="preserve"> without any human interaction with the car</w:t>
      </w:r>
      <w:r w:rsidR="00CD4661">
        <w:rPr>
          <w:lang w:val="en-US"/>
        </w:rPr>
        <w:t>.</w:t>
      </w:r>
      <w:r w:rsidR="009A0B12">
        <w:rPr>
          <w:lang w:val="en-US"/>
        </w:rPr>
        <w:t xml:space="preserve"> This was the inception for many further </w:t>
      </w:r>
      <w:r w:rsidR="00603121">
        <w:rPr>
          <w:lang w:val="en-US"/>
        </w:rPr>
        <w:t>events like the Hyundai Autonomous Challenge in 2010 or the drive of Daimler with an autonomous vehicle on</w:t>
      </w:r>
      <w:r w:rsidR="00AA648F">
        <w:rPr>
          <w:lang w:val="en-US"/>
        </w:rPr>
        <w:t xml:space="preserve"> the historic Berta-Benz route.</w:t>
      </w:r>
      <w:r w:rsidR="004A4A20" w:rsidRPr="004A4A20">
        <w:rPr>
          <w:lang w:val="en-US"/>
        </w:rPr>
        <w:t xml:space="preserve"> </w:t>
      </w:r>
      <w:r w:rsidR="004A4A20">
        <w:rPr>
          <w:lang w:val="en-US"/>
        </w:rPr>
        <w:t>Especially the Google self-driving car and Tesla’s autopilot gain a lot of attention.</w:t>
      </w:r>
      <w:r w:rsidR="00A55FF4">
        <w:rPr>
          <w:lang w:val="en-US"/>
        </w:rPr>
        <w:t xml:space="preserve"> </w:t>
      </w:r>
      <w:r w:rsidR="00A55FF4">
        <w:rPr>
          <w:lang w:val="en-US"/>
        </w:rPr>
        <w:fldChar w:fldCharType="begin"/>
      </w:r>
      <w:r w:rsidR="0021787B">
        <w:rPr>
          <w:lang w:val="en-US"/>
        </w:rPr>
        <w:instrText>ADDIN CITAVI.PLACEHOLDER 0da9d071-fc95-4791-8da3-7a113eb6f9de 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5bMSwgcC4gMzQsIDFdPC9UZXh0Pg0KICAgIDwvVGV4dFVuaXQ+DQogIDwvVGV4dFVuaXRzPg0KPC9QbGFjZWhvbGRlcj4=</w:instrText>
      </w:r>
      <w:r w:rsidR="00A55FF4">
        <w:rPr>
          <w:lang w:val="en-US"/>
        </w:rPr>
        <w:fldChar w:fldCharType="separate"/>
      </w:r>
      <w:bookmarkStart w:id="8" w:name="_CTVP0010da9d071fc9547918da37a113eb6f9de"/>
      <w:r w:rsidR="0021787B">
        <w:rPr>
          <w:lang w:val="en-US"/>
        </w:rPr>
        <w:t>[1, p. 34, 1]</w:t>
      </w:r>
      <w:bookmarkEnd w:id="8"/>
      <w:r w:rsidR="00A55FF4">
        <w:rPr>
          <w:lang w:val="en-US"/>
        </w:rPr>
        <w:fldChar w:fldCharType="end"/>
      </w:r>
    </w:p>
    <w:p w14:paraId="3AB017BC" w14:textId="77777777" w:rsidR="003820D8" w:rsidRDefault="004A4A20" w:rsidP="00B36BE2">
      <w:pPr>
        <w:rPr>
          <w:lang w:val="en-US"/>
        </w:rPr>
      </w:pPr>
      <w:r>
        <w:rPr>
          <w:lang w:val="en-US"/>
        </w:rPr>
        <w:t xml:space="preserve">The increasing research </w:t>
      </w:r>
      <w:r w:rsidR="00791FE0">
        <w:rPr>
          <w:lang w:val="en-US"/>
        </w:rPr>
        <w:t xml:space="preserve">and progress in this area are mostly connected to the different advantages of self-driving cars. </w:t>
      </w:r>
      <w:r w:rsidR="00F47232">
        <w:rPr>
          <w:lang w:val="en-US"/>
        </w:rPr>
        <w:t xml:space="preserve">Firstly, </w:t>
      </w:r>
      <w:r w:rsidR="00E16241">
        <w:rPr>
          <w:lang w:val="en-US"/>
        </w:rPr>
        <w:t xml:space="preserve">driverless cars could increase safety and reduce the number of deadly crashes caused by human faults. Moreover, it is an option to enable mobility for disabled or older persons. </w:t>
      </w:r>
      <w:r w:rsidR="00FC49E3">
        <w:rPr>
          <w:lang w:val="en-US"/>
        </w:rPr>
        <w:t>Less traffic jams are predicted as well as an increasing road capacity and less fuel consumption.</w:t>
      </w:r>
      <w:r w:rsidR="00007382">
        <w:rPr>
          <w:lang w:val="en-US"/>
        </w:rPr>
        <w:t xml:space="preserve"> Furthermore, it could be changing our relation to vehicles. Instead of owning a car by yourself</w:t>
      </w:r>
      <w:r w:rsidR="00967A5C">
        <w:rPr>
          <w:lang w:val="en-US"/>
        </w:rPr>
        <w:t xml:space="preserve"> you could</w:t>
      </w:r>
      <w:r w:rsidR="00007382">
        <w:rPr>
          <w:lang w:val="en-US"/>
        </w:rPr>
        <w:t xml:space="preserve"> share a ride or a vehicle </w:t>
      </w:r>
      <w:r w:rsidR="00967A5C">
        <w:rPr>
          <w:lang w:val="en-US"/>
        </w:rPr>
        <w:t>whenever you need one</w:t>
      </w:r>
      <w:r w:rsidR="00007382">
        <w:rPr>
          <w:lang w:val="en-US"/>
        </w:rPr>
        <w:t>. However,</w:t>
      </w:r>
      <w:r w:rsidR="00967A5C">
        <w:rPr>
          <w:lang w:val="en-US"/>
        </w:rPr>
        <w:t xml:space="preserve"> there also critical and yet unanswered questions about licensing, security, insurance regulations and many more. </w:t>
      </w:r>
      <w:r w:rsidR="00B05C78">
        <w:rPr>
          <w:lang w:val="en-US"/>
        </w:rPr>
        <w:fldChar w:fldCharType="begin"/>
      </w:r>
      <w:r w:rsidR="00B05C78">
        <w:rPr>
          <w:lang w:val="en-US"/>
        </w:rPr>
        <w:instrText>ADDIN CITAVI.PLACEHOLDER 388ae5c5-6fa0-4149-8e0f-5f44a228e440 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lsyLCBwcC4gMTY3LTE2OF08L1RleHQ+DQogICAgPC9UZXh0VW5pdD4NCiAgPC9UZXh0VW5pdHM+DQo8L1BsYWNlaG9sZGVyPg==</w:instrText>
      </w:r>
      <w:r w:rsidR="00B05C78">
        <w:rPr>
          <w:lang w:val="en-US"/>
        </w:rPr>
        <w:fldChar w:fldCharType="separate"/>
      </w:r>
      <w:bookmarkStart w:id="9" w:name="_CTVP001388ae5c56fa041498e0f5f44a228e440"/>
      <w:r w:rsidR="00B05C78">
        <w:rPr>
          <w:lang w:val="en-US"/>
        </w:rPr>
        <w:t>[2, pp. 167-168]</w:t>
      </w:r>
      <w:bookmarkEnd w:id="9"/>
      <w:r w:rsidR="00B05C78">
        <w:rPr>
          <w:lang w:val="en-US"/>
        </w:rPr>
        <w:fldChar w:fldCharType="end"/>
      </w:r>
    </w:p>
    <w:bookmarkEnd w:id="7"/>
    <w:p w14:paraId="0BFE0C79" w14:textId="77777777" w:rsidR="001A11F0" w:rsidRDefault="001A11F0" w:rsidP="001A11F0">
      <w:pPr>
        <w:pStyle w:val="berschrift2"/>
        <w:rPr>
          <w:lang w:val="en-US"/>
        </w:rPr>
      </w:pPr>
      <w:r>
        <w:rPr>
          <w:lang w:val="en-US"/>
        </w:rPr>
        <w:t>Problem in this Domain</w:t>
      </w:r>
    </w:p>
    <w:p w14:paraId="6364EB39" w14:textId="04ABB4BB" w:rsidR="002859F6" w:rsidRDefault="00007382" w:rsidP="00E22B64">
      <w:pPr>
        <w:rPr>
          <w:lang w:val="en-US"/>
        </w:rPr>
      </w:pPr>
      <w:bookmarkStart w:id="10" w:name="_Hlk497922362"/>
      <w:bookmarkStart w:id="11" w:name="_GoBack"/>
      <w:r>
        <w:rPr>
          <w:lang w:val="en-US"/>
        </w:rPr>
        <w:t xml:space="preserve"> </w:t>
      </w:r>
      <w:r w:rsidR="003007C5">
        <w:rPr>
          <w:lang w:val="en-US"/>
        </w:rPr>
        <w:t xml:space="preserve">In a typical self-driving </w:t>
      </w:r>
      <w:r w:rsidR="005D7345">
        <w:rPr>
          <w:lang w:val="en-US"/>
        </w:rPr>
        <w:t>car,</w:t>
      </w:r>
      <w:r w:rsidR="003007C5">
        <w:rPr>
          <w:lang w:val="en-US"/>
        </w:rPr>
        <w:t xml:space="preserve"> the different processes are ordered hierarchically. </w:t>
      </w:r>
      <w:r w:rsidR="005D7345">
        <w:rPr>
          <w:lang w:val="en-US"/>
        </w:rPr>
        <w:t>At first, different sensors like LIDAR, cameras and GPS units are us</w:t>
      </w:r>
      <w:r w:rsidR="00BE60C2">
        <w:rPr>
          <w:lang w:val="en-US"/>
        </w:rPr>
        <w:t xml:space="preserve">ed to locate the vehicle itself, </w:t>
      </w:r>
      <w:r w:rsidR="005D7345">
        <w:rPr>
          <w:lang w:val="en-US"/>
        </w:rPr>
        <w:t xml:space="preserve">to perceive </w:t>
      </w:r>
      <w:r w:rsidR="00F46A57">
        <w:rPr>
          <w:lang w:val="en-US"/>
        </w:rPr>
        <w:t>its</w:t>
      </w:r>
      <w:r w:rsidR="005D7345">
        <w:rPr>
          <w:lang w:val="en-US"/>
        </w:rPr>
        <w:t xml:space="preserve"> environment</w:t>
      </w:r>
      <w:r w:rsidR="00BE60C2">
        <w:rPr>
          <w:lang w:val="en-US"/>
        </w:rPr>
        <w:t xml:space="preserve"> and measure important values of the vehicle</w:t>
      </w:r>
      <w:r w:rsidR="005D7345">
        <w:rPr>
          <w:lang w:val="en-US"/>
        </w:rPr>
        <w:t xml:space="preserve">. </w:t>
      </w:r>
      <w:r w:rsidR="00F46A57">
        <w:rPr>
          <w:lang w:val="en-US"/>
        </w:rPr>
        <w:t xml:space="preserve">In combination with prior information about the road network, e.g. due to a digital map, it is necessary to plan a route through this network. In the </w:t>
      </w:r>
      <w:r w:rsidR="00A2792A">
        <w:rPr>
          <w:lang w:val="en-US"/>
        </w:rPr>
        <w:t xml:space="preserve">behavior layer several decisions are made. These decisions will lead the car to the </w:t>
      </w:r>
      <w:r w:rsidR="002D3700">
        <w:rPr>
          <w:lang w:val="en-US"/>
        </w:rPr>
        <w:t>destination</w:t>
      </w:r>
      <w:r w:rsidR="00A2792A">
        <w:rPr>
          <w:lang w:val="en-US"/>
        </w:rPr>
        <w:t xml:space="preserve"> and ensures that the vehicle satisfies the traffic rules. </w:t>
      </w:r>
      <w:r w:rsidR="002D3700">
        <w:rPr>
          <w:lang w:val="en-US"/>
        </w:rPr>
        <w:t xml:space="preserve">Afterwards, </w:t>
      </w:r>
      <w:r w:rsidR="00A70C55">
        <w:rPr>
          <w:lang w:val="en-US"/>
        </w:rPr>
        <w:t xml:space="preserve">motion planning determines the desired trajectory of the vehicle. In the last layer the self-driving car uses a controller to calculate a steering angle in order to keep the vehicle on the desired </w:t>
      </w:r>
      <w:r w:rsidR="00E32197">
        <w:rPr>
          <w:lang w:val="en-US"/>
        </w:rPr>
        <w:t>trajectory or to minimize</w:t>
      </w:r>
      <w:r w:rsidR="00A70C55">
        <w:rPr>
          <w:lang w:val="en-US"/>
        </w:rPr>
        <w:t xml:space="preserve"> the </w:t>
      </w:r>
      <w:r w:rsidR="002D4DB2">
        <w:rPr>
          <w:lang w:val="en-US"/>
        </w:rPr>
        <w:t xml:space="preserve">deviation </w:t>
      </w:r>
      <w:r w:rsidR="00E32197">
        <w:rPr>
          <w:lang w:val="en-US"/>
        </w:rPr>
        <w:t xml:space="preserve">of the desired route. </w:t>
      </w:r>
      <w:r w:rsidR="00E32197">
        <w:rPr>
          <w:lang w:val="en-US"/>
        </w:rPr>
        <w:fldChar w:fldCharType="begin"/>
      </w:r>
      <w:r w:rsidR="00E32197">
        <w:rPr>
          <w:lang w:val="en-US"/>
        </w:rPr>
        <w:instrText>ADDIN CITAVI.PLACEHOLDER e21cb639-7c53-4d39-9338-634b5a389e4f 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EsIHAuIDM1XTwvVGV4dD4NCiAgICA8L1RleHRVbml0Pg0KICA8L1RleHRVbml0cz4NCjwvUGxhY2Vob2xkZXI+</w:instrText>
      </w:r>
      <w:r w:rsidR="00E32197">
        <w:rPr>
          <w:lang w:val="en-US"/>
        </w:rPr>
        <w:fldChar w:fldCharType="separate"/>
      </w:r>
      <w:bookmarkStart w:id="12" w:name="_CTVP001e21cb6397c534d399338634b5a389e4f"/>
      <w:r w:rsidR="00E32197">
        <w:rPr>
          <w:lang w:val="en-US"/>
        </w:rPr>
        <w:t>[1, p. 35]</w:t>
      </w:r>
      <w:bookmarkEnd w:id="12"/>
      <w:r w:rsidR="00E32197">
        <w:rPr>
          <w:lang w:val="en-US"/>
        </w:rPr>
        <w:fldChar w:fldCharType="end"/>
      </w:r>
    </w:p>
    <w:p w14:paraId="2C7798D4" w14:textId="11E81E00" w:rsidR="00E32197" w:rsidRDefault="00590670" w:rsidP="00E22B64">
      <w:pPr>
        <w:rPr>
          <w:lang w:val="en-US"/>
        </w:rPr>
      </w:pPr>
      <w:r>
        <w:rPr>
          <w:lang w:val="en-US"/>
        </w:rPr>
        <w:lastRenderedPageBreak/>
        <w:t>Some of the l</w:t>
      </w:r>
      <w:r w:rsidR="0074061D">
        <w:rPr>
          <w:lang w:val="en-US"/>
        </w:rPr>
        <w:t xml:space="preserve">atest </w:t>
      </w:r>
      <w:r>
        <w:rPr>
          <w:lang w:val="en-US"/>
        </w:rPr>
        <w:t>research suggest a different architecture and approach for the trajectory planning and tracking. Instead of separating these two ste</w:t>
      </w:r>
      <w:r w:rsidR="0038526D">
        <w:rPr>
          <w:lang w:val="en-US"/>
        </w:rPr>
        <w:t>ps, end-to-end learning is used</w:t>
      </w:r>
      <w:r w:rsidR="00D0422C">
        <w:rPr>
          <w:lang w:val="en-US"/>
        </w:rPr>
        <w:t xml:space="preserve"> by NVIDEA</w:t>
      </w:r>
      <w:r w:rsidR="0021787B">
        <w:rPr>
          <w:lang w:val="en-US"/>
        </w:rPr>
        <w:t xml:space="preserve"> </w:t>
      </w:r>
      <w:r w:rsidR="0021787B">
        <w:rPr>
          <w:lang w:val="en-US"/>
        </w:rPr>
        <w:fldChar w:fldCharType="begin"/>
      </w:r>
      <w:r w:rsidR="0021787B">
        <w:rPr>
          <w:lang w:val="en-US"/>
        </w:rPr>
        <w:instrText>ADDIN CITAVI.PLACEHOLDER f6e9da13-a321-47fe-9054-42d335cb06ac 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WzNdPC9UZXh0Pg0KICAgIDwvVGV4dFVuaXQ+DQogIDwvVGV4dFVuaXRzPg0KPC9QbGFjZWhvbGRlcj4=</w:instrText>
      </w:r>
      <w:r w:rsidR="0021787B">
        <w:rPr>
          <w:lang w:val="en-US"/>
        </w:rPr>
        <w:fldChar w:fldCharType="separate"/>
      </w:r>
      <w:bookmarkStart w:id="13" w:name="_CTVP001f6e9da13a32147fe905442d335cb06ac"/>
      <w:r w:rsidR="0021787B">
        <w:rPr>
          <w:lang w:val="en-US"/>
        </w:rPr>
        <w:t>[3]</w:t>
      </w:r>
      <w:bookmarkEnd w:id="13"/>
      <w:r w:rsidR="0021787B">
        <w:rPr>
          <w:lang w:val="en-US"/>
        </w:rPr>
        <w:fldChar w:fldCharType="end"/>
      </w:r>
      <w:r w:rsidR="00D0422C">
        <w:rPr>
          <w:lang w:val="en-US"/>
        </w:rPr>
        <w:t xml:space="preserve">. </w:t>
      </w:r>
      <w:r w:rsidR="00D122D6">
        <w:rPr>
          <w:lang w:val="en-US"/>
        </w:rPr>
        <w:t>This</w:t>
      </w:r>
      <w:r w:rsidR="003F2735">
        <w:rPr>
          <w:lang w:val="en-US"/>
        </w:rPr>
        <w:t xml:space="preserve"> system, known as PilotNet, is based on a neural-network and </w:t>
      </w:r>
      <w:r w:rsidR="005F2571">
        <w:rPr>
          <w:lang w:val="en-US"/>
        </w:rPr>
        <w:t>can</w:t>
      </w:r>
      <w:r w:rsidR="003F2735">
        <w:rPr>
          <w:lang w:val="en-US"/>
        </w:rPr>
        <w:t xml:space="preserve"> output the steering</w:t>
      </w:r>
      <w:r w:rsidR="001421F3">
        <w:rPr>
          <w:lang w:val="en-US"/>
        </w:rPr>
        <w:t xml:space="preserve"> angle only by the pictures of the</w:t>
      </w:r>
      <w:r w:rsidR="003F2735">
        <w:rPr>
          <w:lang w:val="en-US"/>
        </w:rPr>
        <w:t xml:space="preserve"> front camera</w:t>
      </w:r>
      <w:r w:rsidR="001421F3">
        <w:rPr>
          <w:lang w:val="en-US"/>
        </w:rPr>
        <w:t xml:space="preserve"> of the vehicle</w:t>
      </w:r>
      <w:r w:rsidR="003F2735">
        <w:rPr>
          <w:lang w:val="en-US"/>
        </w:rPr>
        <w:t>.</w:t>
      </w:r>
      <w:r w:rsidR="001421F3">
        <w:rPr>
          <w:lang w:val="en-US"/>
        </w:rPr>
        <w:t xml:space="preserve"> </w:t>
      </w:r>
      <w:r w:rsidR="005F2571">
        <w:rPr>
          <w:lang w:val="en-US"/>
        </w:rPr>
        <w:t xml:space="preserve">In order to reach this </w:t>
      </w:r>
      <w:r w:rsidR="004E2C50">
        <w:rPr>
          <w:lang w:val="en-US"/>
        </w:rPr>
        <w:t>goal,</w:t>
      </w:r>
      <w:r w:rsidR="005F2571">
        <w:rPr>
          <w:lang w:val="en-US"/>
        </w:rPr>
        <w:t xml:space="preserve"> the network was trained with road images that are linked to a steering</w:t>
      </w:r>
      <w:r w:rsidR="0009059A">
        <w:rPr>
          <w:lang w:val="en-US"/>
        </w:rPr>
        <w:t xml:space="preserve"> angle generated by a human driver. </w:t>
      </w:r>
      <w:r w:rsidR="004E2C50">
        <w:rPr>
          <w:lang w:val="en-US"/>
        </w:rPr>
        <w:t>The remainder of th</w:t>
      </w:r>
      <w:r w:rsidR="004B5D3E">
        <w:rPr>
          <w:lang w:val="en-US"/>
        </w:rPr>
        <w:t>is structured as follows: Firstly,</w:t>
      </w:r>
      <w:r w:rsidR="004F1118">
        <w:rPr>
          <w:lang w:val="en-US"/>
        </w:rPr>
        <w:t xml:space="preserve"> different approaches for trajectory planning and tracking are introduced. Secondly, methods using </w:t>
      </w:r>
      <w:r w:rsidR="003D2D5A">
        <w:rPr>
          <w:lang w:val="en-US"/>
        </w:rPr>
        <w:t>end-to-end learning</w:t>
      </w:r>
      <w:r w:rsidR="004F1118">
        <w:rPr>
          <w:lang w:val="en-US"/>
        </w:rPr>
        <w:t xml:space="preserve"> to determine the steering a</w:t>
      </w:r>
      <w:r w:rsidR="003D2D5A">
        <w:rPr>
          <w:lang w:val="en-US"/>
        </w:rPr>
        <w:t>ngle will be presented and ….</w:t>
      </w:r>
    </w:p>
    <w:bookmarkEnd w:id="10"/>
    <w:bookmarkEnd w:id="11"/>
    <w:p w14:paraId="7B9D24E4" w14:textId="77777777" w:rsidR="003D2D5A" w:rsidRDefault="003D2D5A" w:rsidP="003D2D5A">
      <w:pPr>
        <w:pStyle w:val="berschrift1"/>
        <w:rPr>
          <w:lang w:val="en-US"/>
        </w:rPr>
      </w:pPr>
    </w:p>
    <w:p w14:paraId="763FA19D" w14:textId="77777777" w:rsidR="00C76FE7" w:rsidRPr="000541FE" w:rsidRDefault="00C76FE7" w:rsidP="00B36BE2">
      <w:pPr>
        <w:rPr>
          <w:lang w:val="en-US"/>
        </w:rPr>
      </w:pPr>
    </w:p>
    <w:p w14:paraId="197A0A05" w14:textId="38B31C12" w:rsidR="005B2B62" w:rsidRPr="000541FE" w:rsidRDefault="005B2B62" w:rsidP="00B36BE2">
      <w:pPr>
        <w:rPr>
          <w:lang w:val="en-US"/>
        </w:rPr>
      </w:pPr>
      <w:r w:rsidRPr="000541FE">
        <w:rPr>
          <w:lang w:val="en-US"/>
        </w:rPr>
        <w:t>Formelzeichen und Abkürzungen (Beispiel)</w:t>
      </w:r>
    </w:p>
    <w:tbl>
      <w:tblPr>
        <w:tblW w:w="0" w:type="auto"/>
        <w:tblInd w:w="567" w:type="dxa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346"/>
        <w:gridCol w:w="1134"/>
        <w:gridCol w:w="5811"/>
      </w:tblGrid>
      <w:tr w:rsidR="005B2B62" w:rsidRPr="000541FE" w14:paraId="64160ADB" w14:textId="77777777" w:rsidTr="00850E5A">
        <w:trPr>
          <w:trHeight w:val="57"/>
        </w:trPr>
        <w:tc>
          <w:tcPr>
            <w:tcW w:w="1346" w:type="dxa"/>
            <w:vAlign w:val="center"/>
          </w:tcPr>
          <w:p w14:paraId="79DF1A16" w14:textId="77777777" w:rsidR="005B2B62" w:rsidRPr="000541FE" w:rsidRDefault="00A57B16">
            <w:pPr>
              <w:rPr>
                <w:lang w:val="en-US"/>
              </w:rPr>
            </w:pPr>
            <w:r w:rsidRPr="000541FE">
              <w:rPr>
                <w:lang w:val="en-US"/>
              </w:rPr>
              <w:t>x</w:t>
            </w:r>
          </w:p>
        </w:tc>
        <w:tc>
          <w:tcPr>
            <w:tcW w:w="1134" w:type="dxa"/>
            <w:vAlign w:val="center"/>
          </w:tcPr>
          <w:p w14:paraId="7EF8A7A3" w14:textId="77777777" w:rsidR="005B2B62" w:rsidRPr="000541FE" w:rsidRDefault="00A57B16">
            <w:pPr>
              <w:rPr>
                <w:lang w:val="en-US"/>
              </w:rPr>
            </w:pPr>
            <w:r w:rsidRPr="000541FE">
              <w:rPr>
                <w:lang w:val="en-US"/>
              </w:rPr>
              <w:t>m</w:t>
            </w:r>
          </w:p>
        </w:tc>
        <w:tc>
          <w:tcPr>
            <w:tcW w:w="5811" w:type="dxa"/>
            <w:vAlign w:val="center"/>
          </w:tcPr>
          <w:p w14:paraId="24441CEA" w14:textId="77777777" w:rsidR="005B2B62" w:rsidRPr="000541FE" w:rsidRDefault="00A57B16">
            <w:pPr>
              <w:rPr>
                <w:lang w:val="en-US"/>
              </w:rPr>
            </w:pPr>
            <w:r w:rsidRPr="000541FE">
              <w:rPr>
                <w:lang w:val="en-US"/>
              </w:rPr>
              <w:t>x-Koordinate im kartesischen Koordinatensystem</w:t>
            </w:r>
          </w:p>
        </w:tc>
      </w:tr>
    </w:tbl>
    <w:p w14:paraId="1765207D" w14:textId="737672CB" w:rsidR="005B2B62" w:rsidRPr="000541FE" w:rsidRDefault="005B2B62">
      <w:pPr>
        <w:pStyle w:val="berschrift1"/>
        <w:numPr>
          <w:ilvl w:val="0"/>
          <w:numId w:val="39"/>
        </w:numPr>
        <w:rPr>
          <w:lang w:val="en-US"/>
        </w:rPr>
      </w:pPr>
      <w:bookmarkStart w:id="14" w:name="_Toc497899566"/>
      <w:r w:rsidRPr="000541FE">
        <w:rPr>
          <w:lang w:val="en-US"/>
        </w:rPr>
        <w:lastRenderedPageBreak/>
        <w:t>Literaturverzeichnis</w:t>
      </w:r>
      <w:bookmarkEnd w:id="14"/>
    </w:p>
    <w:sdt>
      <w:sdtPr>
        <w:rPr>
          <w:b w:val="0"/>
          <w:iCs w:val="0"/>
          <w:sz w:val="22"/>
          <w:lang w:val="en-US"/>
        </w:rPr>
        <w:id w:val="-1938055710"/>
        <w:docPartObj>
          <w:docPartGallery w:val="Bibliographies"/>
          <w:docPartUnique/>
        </w:docPartObj>
      </w:sdtPr>
      <w:sdtContent>
        <w:p w14:paraId="24A1AB6F" w14:textId="61C70E23" w:rsidR="008A4881" w:rsidRPr="000541FE" w:rsidRDefault="008A4881" w:rsidP="00B9663B">
          <w:pPr>
            <w:pStyle w:val="berschrift2"/>
            <w:numPr>
              <w:ilvl w:val="0"/>
              <w:numId w:val="0"/>
            </w:numPr>
            <w:ind w:left="718" w:hanging="576"/>
            <w:rPr>
              <w:lang w:val="en-US"/>
            </w:rPr>
          </w:pPr>
        </w:p>
        <w:sdt>
          <w:sdtPr>
            <w:rPr>
              <w:lang w:val="en-US"/>
            </w:rPr>
            <w:id w:val="111145805"/>
            <w:bibliography/>
          </w:sdtPr>
          <w:sdtContent>
            <w:p w14:paraId="693A95C4" w14:textId="079A443B" w:rsidR="008A4881" w:rsidRPr="000541FE" w:rsidRDefault="008A4881">
              <w:pPr>
                <w:rPr>
                  <w:lang w:val="en-US"/>
                </w:rPr>
              </w:pPr>
              <w:r w:rsidRPr="000541FE">
                <w:rPr>
                  <w:lang w:val="en-US"/>
                </w:rPr>
                <w:fldChar w:fldCharType="begin"/>
              </w:r>
              <w:r w:rsidRPr="000541FE">
                <w:rPr>
                  <w:lang w:val="en-US"/>
                </w:rPr>
                <w:instrText>BIBLIOGRAPHY</w:instrText>
              </w:r>
              <w:r w:rsidRPr="000541FE">
                <w:rPr>
                  <w:lang w:val="en-US"/>
                </w:rPr>
                <w:fldChar w:fldCharType="separate"/>
              </w:r>
              <w:r w:rsidRPr="000541FE">
                <w:rPr>
                  <w:b/>
                  <w:bCs/>
                  <w:noProof/>
                  <w:lang w:val="en-US"/>
                </w:rPr>
                <w:t>Im aktuellen Dokument sind keine Quellen vorhanden.</w:t>
              </w:r>
              <w:r w:rsidRPr="000541FE">
                <w:rPr>
                  <w:b/>
                  <w:bCs/>
                  <w:lang w:val="en-US"/>
                </w:rPr>
                <w:fldChar w:fldCharType="end"/>
              </w:r>
            </w:p>
          </w:sdtContent>
        </w:sdt>
      </w:sdtContent>
    </w:sdt>
    <w:p w14:paraId="221ED7E6" w14:textId="77777777" w:rsidR="00285E1F" w:rsidRPr="000541FE" w:rsidRDefault="00285E1F" w:rsidP="00285E1F">
      <w:pPr>
        <w:rPr>
          <w:lang w:val="en-US"/>
        </w:rPr>
      </w:pPr>
    </w:p>
    <w:p w14:paraId="1D9C0A18" w14:textId="77777777" w:rsidR="00BB16B7" w:rsidRPr="000541FE" w:rsidRDefault="00BB16B7">
      <w:pPr>
        <w:rPr>
          <w:lang w:val="en-US"/>
        </w:rPr>
      </w:pPr>
      <w:r w:rsidRPr="000541FE">
        <w:rPr>
          <w:lang w:val="en-US"/>
        </w:rPr>
        <w:br w:type="page"/>
      </w:r>
    </w:p>
    <w:p w14:paraId="063BF46B" w14:textId="77777777" w:rsidR="00EE5995" w:rsidRPr="000541FE" w:rsidRDefault="00EE5995" w:rsidP="00EE5995">
      <w:pPr>
        <w:pStyle w:val="berschrift1"/>
        <w:numPr>
          <w:ilvl w:val="0"/>
          <w:numId w:val="39"/>
        </w:numPr>
        <w:rPr>
          <w:lang w:val="en-US"/>
        </w:rPr>
      </w:pPr>
      <w:bookmarkStart w:id="15" w:name="_Toc497899567"/>
      <w:r w:rsidRPr="000541FE">
        <w:rPr>
          <w:lang w:val="en-US"/>
        </w:rPr>
        <w:lastRenderedPageBreak/>
        <w:t>Abbildungsverzeichnis</w:t>
      </w:r>
      <w:bookmarkEnd w:id="15"/>
    </w:p>
    <w:p w14:paraId="451C5B1A" w14:textId="77777777" w:rsidR="00BA5E47" w:rsidRPr="000541FE" w:rsidRDefault="00EE5995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r w:rsidRPr="000541FE">
        <w:rPr>
          <w:lang w:val="en-US"/>
        </w:rPr>
        <w:fldChar w:fldCharType="begin"/>
      </w:r>
      <w:r w:rsidRPr="000541FE">
        <w:rPr>
          <w:lang w:val="en-US"/>
        </w:rPr>
        <w:instrText xml:space="preserve"> TOC \h \z \c "Abbildung" </w:instrText>
      </w:r>
      <w:r w:rsidRPr="000541FE">
        <w:rPr>
          <w:lang w:val="en-US"/>
        </w:rPr>
        <w:fldChar w:fldCharType="separate"/>
      </w:r>
      <w:hyperlink w:anchor="_Toc456160876" w:history="1">
        <w:r w:rsidR="00BA5E47" w:rsidRPr="000541FE">
          <w:rPr>
            <w:rStyle w:val="Hyperlink"/>
            <w:noProof/>
            <w:lang w:val="en-US"/>
          </w:rPr>
          <w:t>Abbildung 1.1: 3-Ebenen Modell der Fahraufgabe nach Donge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76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6BDFD10E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77" w:history="1">
        <w:r w:rsidR="00BA5E47" w:rsidRPr="000541FE">
          <w:rPr>
            <w:rStyle w:val="Hyperlink"/>
            <w:noProof/>
            <w:lang w:val="en-US"/>
          </w:rPr>
          <w:t>Abbildung 1.2: Übersicht XXX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77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0463F369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78" w:history="1">
        <w:r w:rsidR="00BA5E47" w:rsidRPr="000541FE">
          <w:rPr>
            <w:rStyle w:val="Hyperlink"/>
            <w:noProof/>
            <w:lang w:val="en-US"/>
          </w:rPr>
          <w:t>Abbildung 2.1: Verdeutlichung der Stirn- bzw. Querspannfläche A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78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9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097DB739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79" w:history="1">
        <w:r w:rsidR="00BA5E47" w:rsidRPr="000541FE">
          <w:rPr>
            <w:rStyle w:val="Hyperlink"/>
            <w:noProof/>
            <w:lang w:val="en-US"/>
          </w:rPr>
          <w:t>Abbildung 2.2: Schematischer Aufbau eines Antriebsstrang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79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10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36EAC266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0" w:history="1">
        <w:r w:rsidR="00BA5E47" w:rsidRPr="000541FE">
          <w:rPr>
            <w:rStyle w:val="Hyperlink"/>
            <w:noProof/>
            <w:lang w:val="en-US"/>
          </w:rPr>
          <w:t>Abbildung 2.3: Darstellung des Schräglaufwinkel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0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13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6730A1D6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1" w:history="1">
        <w:r w:rsidR="00BA5E47" w:rsidRPr="000541FE">
          <w:rPr>
            <w:rStyle w:val="Hyperlink"/>
            <w:noProof/>
            <w:lang w:val="en-US"/>
          </w:rPr>
          <w:t>Abbildung 2.4: Verlauf der Seitenführungskraft bei Variation des Schräglaufwinkels und der Radlast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1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13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4FBD8654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2" w:history="1">
        <w:r w:rsidR="00BA5E47" w:rsidRPr="000541FE">
          <w:rPr>
            <w:rStyle w:val="Hyperlink"/>
            <w:noProof/>
            <w:lang w:val="en-US"/>
          </w:rPr>
          <w:t>Abbildung 2.5: Kurvenfahrt um den Momentanpol nach den Ackermann-Bedingungen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2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15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34D71A76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3" w:history="1">
        <w:r w:rsidR="00BA5E47" w:rsidRPr="000541FE">
          <w:rPr>
            <w:rStyle w:val="Hyperlink"/>
            <w:noProof/>
            <w:lang w:val="en-US"/>
          </w:rPr>
          <w:t>Abbildung 2.6: Lenkanlage bei einem Fahrzeug mit Starrachse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3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15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3B1EE175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4" w:history="1">
        <w:r w:rsidR="00BA5E47" w:rsidRPr="000541FE">
          <w:rPr>
            <w:rStyle w:val="Hyperlink"/>
            <w:noProof/>
            <w:lang w:val="en-US"/>
          </w:rPr>
          <w:t>Abbildung 2.7: Prinzip der variablen Lenkübersetzung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4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17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2ABC0F03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5" w:history="1">
        <w:r w:rsidR="00BA5E47" w:rsidRPr="000541FE">
          <w:rPr>
            <w:rStyle w:val="Hyperlink"/>
            <w:noProof/>
            <w:lang w:val="en-US"/>
          </w:rPr>
          <w:t>Abbildung 2.8: Darstellung des kinematischen Einspurmodell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5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18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0B98A0D6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6" w:history="1">
        <w:r w:rsidR="00BA5E47" w:rsidRPr="000541FE">
          <w:rPr>
            <w:rStyle w:val="Hyperlink"/>
            <w:noProof/>
            <w:lang w:val="en-US"/>
          </w:rPr>
          <w:t>Abbildung 2.9: Darstellung des dynamischen Einspurmodell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6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19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795EF4CD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7" w:history="1">
        <w:r w:rsidR="00BA5E47" w:rsidRPr="000541FE">
          <w:rPr>
            <w:rStyle w:val="Hyperlink"/>
            <w:noProof/>
            <w:lang w:val="en-US"/>
          </w:rPr>
          <w:t>Abbildung 2.10: Zerlegung der Geschwindigkeit im CG-System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7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21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4AE24C1E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8" w:history="1">
        <w:r w:rsidR="00BA5E47" w:rsidRPr="000541FE">
          <w:rPr>
            <w:rStyle w:val="Hyperlink"/>
            <w:noProof/>
            <w:lang w:val="en-US"/>
          </w:rPr>
          <w:t>Abbildung 2.11: Das dynamische Einspurmodell in Bezug auf die Sollspur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8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23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668EE740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89" w:history="1">
        <w:r w:rsidR="00BA5E47" w:rsidRPr="000541FE">
          <w:rPr>
            <w:rStyle w:val="Hyperlink"/>
            <w:noProof/>
            <w:lang w:val="en-US"/>
          </w:rPr>
          <w:t>Abbildung 3.1: Unterscheidungskriterien der Regelalgorithmen für die Längsdynamik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89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26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134A5F9D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0" w:history="1">
        <w:r w:rsidR="00BA5E47" w:rsidRPr="000541FE">
          <w:rPr>
            <w:rStyle w:val="Hyperlink"/>
            <w:noProof/>
            <w:lang w:val="en-US"/>
          </w:rPr>
          <w:t>Abbildung 3.2: Unterscheidungskriterien der Querdynamikregelung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0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32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2742C9F3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1" w:history="1">
        <w:r w:rsidR="00BA5E47" w:rsidRPr="000541FE">
          <w:rPr>
            <w:rStyle w:val="Hyperlink"/>
            <w:noProof/>
            <w:lang w:val="en-US"/>
          </w:rPr>
          <w:t>Abbildung 3.3: Bezugspunkt für die Berechnung des Trackingfehlers nach Werling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1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35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484A46CB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2" w:history="1">
        <w:r w:rsidR="00BA5E47" w:rsidRPr="000541FE">
          <w:rPr>
            <w:rStyle w:val="Hyperlink"/>
            <w:noProof/>
            <w:lang w:val="en-US"/>
          </w:rPr>
          <w:t>Abbildung 4.1: Parametrisierung des Körpers und der Sensoren in CarMaker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2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2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648AB994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3" w:history="1">
        <w:r w:rsidR="00BA5E47" w:rsidRPr="000541FE">
          <w:rPr>
            <w:rStyle w:val="Hyperlink"/>
            <w:noProof/>
            <w:lang w:val="en-US"/>
          </w:rPr>
          <w:t>Abbildung 4.2: Aufbau des Optimierungstools für die Parameterbestimmung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3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3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38FE48D2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4" w:history="1">
        <w:r w:rsidR="00BA5E47" w:rsidRPr="000541FE">
          <w:rPr>
            <w:rStyle w:val="Hyperlink"/>
            <w:noProof/>
            <w:lang w:val="en-US"/>
          </w:rPr>
          <w:t>Abbildung 4.3: Validierung der ermittelten Parameter des Modell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4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4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0E3C62E7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5" w:history="1">
        <w:r w:rsidR="00BA5E47" w:rsidRPr="000541FE">
          <w:rPr>
            <w:rStyle w:val="Hyperlink"/>
            <w:noProof/>
            <w:lang w:val="en-US"/>
          </w:rPr>
          <w:t>Abbildung 4.4: Einteilung der Trajektorie in Wegpunkte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5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5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3DAAFDC0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6" w:history="1">
        <w:r w:rsidR="00BA5E47" w:rsidRPr="000541FE">
          <w:rPr>
            <w:rStyle w:val="Hyperlink"/>
            <w:noProof/>
            <w:lang w:val="en-US"/>
          </w:rPr>
          <w:t>Abbildung 4.5: Koordinatensysteme in CarMaker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6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6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63D593AD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7" w:history="1">
        <w:r w:rsidR="00BA5E47" w:rsidRPr="000541FE">
          <w:rPr>
            <w:rStyle w:val="Hyperlink"/>
            <w:noProof/>
            <w:lang w:val="en-US"/>
          </w:rPr>
          <w:t>Abbildung 4.6: Definition des Referenzpunkte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7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7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138F4764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8" w:history="1">
        <w:r w:rsidR="00BA5E47" w:rsidRPr="000541FE">
          <w:rPr>
            <w:rStyle w:val="Hyperlink"/>
            <w:noProof/>
            <w:lang w:val="en-US"/>
          </w:rPr>
          <w:t>Abbildung 4.7: Berechnung der Latitude über die FlatEarth Methode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8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7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7AB27E3F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899" w:history="1">
        <w:r w:rsidR="00BA5E47" w:rsidRPr="000541FE">
          <w:rPr>
            <w:rStyle w:val="Hyperlink"/>
            <w:noProof/>
            <w:lang w:val="en-US"/>
          </w:rPr>
          <w:t>Abbildung 4.8: Gauß-Krüger Projektion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899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9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2CA23C8F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0" w:history="1">
        <w:r w:rsidR="00BA5E47" w:rsidRPr="000541FE">
          <w:rPr>
            <w:rStyle w:val="Hyperlink"/>
            <w:noProof/>
            <w:lang w:val="en-US"/>
          </w:rPr>
          <w:t>Abbildung 4.9: Aufbau des Error-Modell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0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0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66FA1596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1" w:history="1">
        <w:r w:rsidR="00BA5E47" w:rsidRPr="000541FE">
          <w:rPr>
            <w:rStyle w:val="Hyperlink"/>
            <w:noProof/>
            <w:lang w:val="en-US"/>
          </w:rPr>
          <w:t>Abbildung 4.10: Darstellung des Heading-Winkel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1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1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231AFAF4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2" w:history="1">
        <w:r w:rsidR="00BA5E47" w:rsidRPr="000541FE">
          <w:rPr>
            <w:rStyle w:val="Hyperlink"/>
            <w:noProof/>
            <w:lang w:val="en-US"/>
          </w:rPr>
          <w:t>Abbildung 4.11: Heading-Winkel bei unterschiedlichen Vorzeichen von vy</w:t>
        </w:r>
        <w:r w:rsidR="00BA5E47" w:rsidRPr="000541FE">
          <w:rPr>
            <w:rStyle w:val="Hyperlink"/>
            <w:noProof/>
            <w:vertAlign w:val="subscript"/>
            <w:lang w:val="en-US"/>
          </w:rPr>
          <w:t>HMP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2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2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5D1A25DA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3" w:history="1">
        <w:r w:rsidR="00BA5E47" w:rsidRPr="000541FE">
          <w:rPr>
            <w:rStyle w:val="Hyperlink"/>
            <w:noProof/>
            <w:lang w:val="en-US"/>
          </w:rPr>
          <w:t>Abbildung 4.12: Fallunterscheidung für die Ermittlung des Heading-Winkel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3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3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4F2AF369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4" w:history="1">
        <w:r w:rsidR="00BA5E47" w:rsidRPr="000541FE">
          <w:rPr>
            <w:rStyle w:val="Hyperlink"/>
            <w:noProof/>
            <w:lang w:val="en-US"/>
          </w:rPr>
          <w:t>Abbildung 4.13: Bestimmung des HMP und des CG im FrG-System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4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4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3DC8ED78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5" w:history="1">
        <w:r w:rsidR="00BA5E47" w:rsidRPr="000541FE">
          <w:rPr>
            <w:rStyle w:val="Hyperlink"/>
            <w:noProof/>
            <w:lang w:val="en-US"/>
          </w:rPr>
          <w:t>Abbildung 4.14: Index der Referenz für die Koordinatentransformation der Umgebung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5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5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604AE4C4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6" w:history="1">
        <w:r w:rsidR="00BA5E47" w:rsidRPr="000541FE">
          <w:rPr>
            <w:rStyle w:val="Hyperlink"/>
            <w:noProof/>
            <w:lang w:val="en-US"/>
          </w:rPr>
          <w:t>Abbildung 4.15: Koordinatentransformation in der Umgebung der Referenz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6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5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34371AAE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7" w:history="1">
        <w:r w:rsidR="00BA5E47" w:rsidRPr="000541FE">
          <w:rPr>
            <w:rStyle w:val="Hyperlink"/>
            <w:noProof/>
            <w:lang w:val="en-US"/>
          </w:rPr>
          <w:t>Abbildung 4.16: Koordinatentransformation vom FrG- zum HMP-System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7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6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41075922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8" w:history="1">
        <w:r w:rsidR="00BA5E47" w:rsidRPr="000541FE">
          <w:rPr>
            <w:rStyle w:val="Hyperlink"/>
            <w:noProof/>
            <w:lang w:val="en-US"/>
          </w:rPr>
          <w:t>Abbildung 4.17: Berechnung des Heading-Errors im HMP-System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8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59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51F3319C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09" w:history="1">
        <w:r w:rsidR="00BA5E47" w:rsidRPr="000541FE">
          <w:rPr>
            <w:rStyle w:val="Hyperlink"/>
            <w:noProof/>
            <w:lang w:val="en-US"/>
          </w:rPr>
          <w:t>Abbildung 4.18: Schema der Längsdynamikregelung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09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60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79C319B7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10" w:history="1">
        <w:r w:rsidR="00BA5E47" w:rsidRPr="000541FE">
          <w:rPr>
            <w:rStyle w:val="Hyperlink"/>
            <w:noProof/>
            <w:lang w:val="en-US"/>
          </w:rPr>
          <w:t>Abbildung 4.19: Preview Punkte und deren Abstand zur Fahrzeuglängsachse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10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62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4CBE7ED6" w14:textId="77777777" w:rsidR="00EE5995" w:rsidRPr="000541FE" w:rsidRDefault="00EE5995" w:rsidP="00EE5995">
      <w:pPr>
        <w:pStyle w:val="berschrift1"/>
        <w:numPr>
          <w:ilvl w:val="0"/>
          <w:numId w:val="39"/>
        </w:numPr>
        <w:rPr>
          <w:lang w:val="en-US"/>
        </w:rPr>
      </w:pPr>
      <w:r w:rsidRPr="000541FE">
        <w:rPr>
          <w:lang w:val="en-US"/>
        </w:rPr>
        <w:lastRenderedPageBreak/>
        <w:fldChar w:fldCharType="end"/>
      </w:r>
      <w:r w:rsidRPr="000541FE">
        <w:rPr>
          <w:lang w:val="en-US"/>
        </w:rPr>
        <w:t xml:space="preserve"> </w:t>
      </w:r>
      <w:bookmarkStart w:id="16" w:name="_Toc497899568"/>
      <w:r w:rsidRPr="000541FE">
        <w:rPr>
          <w:lang w:val="en-US"/>
        </w:rPr>
        <w:t>Tabellenverzeichnis</w:t>
      </w:r>
      <w:bookmarkEnd w:id="16"/>
    </w:p>
    <w:p w14:paraId="4314AD3C" w14:textId="77777777" w:rsidR="00BA5E47" w:rsidRPr="000541FE" w:rsidRDefault="00BC1A36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r w:rsidRPr="000541FE">
        <w:rPr>
          <w:lang w:val="en-US"/>
        </w:rPr>
        <w:fldChar w:fldCharType="begin"/>
      </w:r>
      <w:r w:rsidRPr="000541FE">
        <w:rPr>
          <w:lang w:val="en-US"/>
        </w:rPr>
        <w:instrText xml:space="preserve"> TOC \h \z \c "Tabelle" </w:instrText>
      </w:r>
      <w:r w:rsidRPr="000541FE">
        <w:rPr>
          <w:lang w:val="en-US"/>
        </w:rPr>
        <w:fldChar w:fldCharType="separate"/>
      </w:r>
      <w:hyperlink w:anchor="_Toc456160911" w:history="1">
        <w:r w:rsidR="00BA5E47" w:rsidRPr="000541FE">
          <w:rPr>
            <w:rStyle w:val="Hyperlink"/>
            <w:noProof/>
            <w:lang w:val="en-US"/>
          </w:rPr>
          <w:t>Tabelle 3.1: Übersicht über die verschiedenen Längsdynamikregelungen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11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29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0B46BA4E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12" w:history="1">
        <w:r w:rsidR="00BA5E47" w:rsidRPr="000541FE">
          <w:rPr>
            <w:rStyle w:val="Hyperlink"/>
            <w:noProof/>
            <w:lang w:val="en-US"/>
          </w:rPr>
          <w:t>Tabelle 3.2: Übersicht über die verschiedenen Querdynamikregelungen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12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38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3365FE34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13" w:history="1">
        <w:r w:rsidR="00BA5E47" w:rsidRPr="000541FE">
          <w:rPr>
            <w:rStyle w:val="Hyperlink"/>
            <w:noProof/>
            <w:lang w:val="en-US"/>
          </w:rPr>
          <w:t>Tabelle 4.1: Grenzen der Parameter des dynamischen Einspurmodell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13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3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6AD5EFBF" w14:textId="77777777" w:rsidR="00BA5E47" w:rsidRPr="000541FE" w:rsidRDefault="0009059A">
      <w:pPr>
        <w:pStyle w:val="Abbildungsverzeichnis"/>
        <w:tabs>
          <w:tab w:val="right" w:leader="dot" w:pos="9062"/>
        </w:tabs>
        <w:rPr>
          <w:rFonts w:asciiTheme="minorHAnsi" w:eastAsiaTheme="minorEastAsia" w:hAnsiTheme="minorHAnsi" w:cstheme="minorBidi"/>
          <w:noProof/>
          <w:szCs w:val="22"/>
          <w:lang w:val="en-US"/>
        </w:rPr>
      </w:pPr>
      <w:hyperlink w:anchor="_Toc456160914" w:history="1">
        <w:r w:rsidR="00BA5E47" w:rsidRPr="000541FE">
          <w:rPr>
            <w:rStyle w:val="Hyperlink"/>
            <w:noProof/>
            <w:lang w:val="en-US"/>
          </w:rPr>
          <w:t>Tabelle 4.2: Ergebnisse des Optimierungstools</w:t>
        </w:r>
        <w:r w:rsidR="00BA5E47" w:rsidRPr="000541FE">
          <w:rPr>
            <w:noProof/>
            <w:webHidden/>
            <w:lang w:val="en-US"/>
          </w:rPr>
          <w:tab/>
        </w:r>
        <w:r w:rsidR="00BA5E47" w:rsidRPr="000541FE">
          <w:rPr>
            <w:noProof/>
            <w:webHidden/>
            <w:lang w:val="en-US"/>
          </w:rPr>
          <w:fldChar w:fldCharType="begin"/>
        </w:r>
        <w:r w:rsidR="00BA5E47" w:rsidRPr="000541FE">
          <w:rPr>
            <w:noProof/>
            <w:webHidden/>
            <w:lang w:val="en-US"/>
          </w:rPr>
          <w:instrText xml:space="preserve"> PAGEREF _Toc456160914 \h </w:instrText>
        </w:r>
        <w:r w:rsidR="00BA5E47" w:rsidRPr="000541FE">
          <w:rPr>
            <w:noProof/>
            <w:webHidden/>
            <w:lang w:val="en-US"/>
          </w:rPr>
        </w:r>
        <w:r w:rsidR="00BA5E47" w:rsidRPr="000541FE">
          <w:rPr>
            <w:noProof/>
            <w:webHidden/>
            <w:lang w:val="en-US"/>
          </w:rPr>
          <w:fldChar w:fldCharType="separate"/>
        </w:r>
        <w:r w:rsidR="00BA5E47" w:rsidRPr="000541FE">
          <w:rPr>
            <w:noProof/>
            <w:webHidden/>
            <w:lang w:val="en-US"/>
          </w:rPr>
          <w:t>44</w:t>
        </w:r>
        <w:r w:rsidR="00BA5E47" w:rsidRPr="000541FE">
          <w:rPr>
            <w:noProof/>
            <w:webHidden/>
            <w:lang w:val="en-US"/>
          </w:rPr>
          <w:fldChar w:fldCharType="end"/>
        </w:r>
      </w:hyperlink>
    </w:p>
    <w:p w14:paraId="2C5B70F1" w14:textId="77777777" w:rsidR="00EE5995" w:rsidRPr="000541FE" w:rsidRDefault="00BC1A36" w:rsidP="00BB16B7">
      <w:pPr>
        <w:rPr>
          <w:lang w:val="en-US"/>
        </w:rPr>
      </w:pPr>
      <w:r w:rsidRPr="000541FE">
        <w:rPr>
          <w:lang w:val="en-US"/>
        </w:rPr>
        <w:fldChar w:fldCharType="end"/>
      </w:r>
    </w:p>
    <w:p w14:paraId="4B089F72" w14:textId="77777777" w:rsidR="00BB16B7" w:rsidRPr="000541FE" w:rsidRDefault="00BB16B7" w:rsidP="00BB16B7">
      <w:pPr>
        <w:rPr>
          <w:lang w:val="en-US"/>
        </w:rPr>
      </w:pPr>
      <w:r w:rsidRPr="000541FE">
        <w:rPr>
          <w:lang w:val="en-US"/>
        </w:rPr>
        <w:br w:type="page"/>
      </w:r>
    </w:p>
    <w:p w14:paraId="24D9C6B6" w14:textId="77777777" w:rsidR="00EE5995" w:rsidRPr="000541FE" w:rsidRDefault="00EE5995" w:rsidP="00EE5995">
      <w:pPr>
        <w:pStyle w:val="berschrift1"/>
        <w:rPr>
          <w:lang w:val="en-US"/>
        </w:rPr>
      </w:pPr>
      <w:bookmarkStart w:id="17" w:name="_Toc497899569"/>
      <w:r w:rsidRPr="000541FE">
        <w:rPr>
          <w:lang w:val="en-US"/>
        </w:rPr>
        <w:lastRenderedPageBreak/>
        <w:t>Literatur</w:t>
      </w:r>
      <w:bookmarkEnd w:id="17"/>
    </w:p>
    <w:p w14:paraId="3EF5ACD4" w14:textId="46E73133" w:rsidR="000F585D" w:rsidRDefault="000F585D" w:rsidP="00AA648F">
      <w:pPr>
        <w:pStyle w:val="CitaviBibliographyEntry"/>
        <w:rPr>
          <w:lang w:val="en-US"/>
        </w:rPr>
      </w:pPr>
    </w:p>
    <w:p w14:paraId="2E5744A0" w14:textId="3DD175C7" w:rsidR="00544B05" w:rsidRDefault="00544B05" w:rsidP="00544B05">
      <w:pPr>
        <w:pStyle w:val="CitaviBibliographyEntry"/>
        <w:rPr>
          <w:lang w:val="en-US"/>
        </w:rPr>
      </w:pPr>
    </w:p>
    <w:p w14:paraId="27A0233E" w14:textId="5AA0ADFC" w:rsidR="00544B05" w:rsidRDefault="00544B05" w:rsidP="00544B05">
      <w:pPr>
        <w:pStyle w:val="CitaviBibliographyEntry"/>
        <w:rPr>
          <w:lang w:val="en-US"/>
        </w:rPr>
      </w:pPr>
    </w:p>
    <w:p w14:paraId="662273AA" w14:textId="4BE926EF" w:rsidR="0021787B" w:rsidRDefault="00A55FF4" w:rsidP="0021787B">
      <w:pPr>
        <w:pStyle w:val="CitaviBibliographyHeading"/>
        <w:rPr>
          <w:lang w:val="en-US"/>
        </w:rPr>
      </w:pPr>
      <w:r>
        <w:rPr>
          <w:lang w:val="en-US"/>
        </w:rPr>
        <w:fldChar w:fldCharType="begin"/>
      </w:r>
      <w:r w:rsidR="0021787B">
        <w:rPr>
          <w:lang w:val="en-US"/>
        </w:rPr>
        <w:instrText>ADDIN CITAVI.BIBLIOGRAPHY PD94bWwgdmVyc2lvbj0iMS4wIiBlbmNvZGluZz0idXRmLTE2Ij8+PEJpYmxpb2dyYXBoeT48QWRkSW5WZXJzaW9uPjUuMy4xLjA8L0FkZEluVmVyc2lvbj48SWQ+MDdkNjg4ZGQtYWM1Mi00YzFiLWI0YWQtOGNkMTE2OGU0MWVjPC9JZD48QmlibGlvZ3JhcGh5Q2l0YXRpb24+PEhlYWRpbmc+PFRleHRVbml0cz48VGV4dFVuaXQ+PEluc2VydFBhcmFncmFwaEFmdGVyPnRydWU8L0luc2VydFBhcmFncmFwaEFmdGVyPjxGb250TmFtZSAvPjxGb250U3R5bGU+PE5hbWU+Q2l0YXZpIEJpYmxpb2dyYXBoeSBIZWFkaW5nPC9OYW1lPjwvRm9udFN0eWxlPjxGb250U2l6ZT4wPC9Gb250U2l6ZT48VGV4dD5SZWZlcmVuY2Vz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j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</w:instrText>
      </w:r>
      <w:r>
        <w:rPr>
          <w:lang w:val="en-US"/>
        </w:rPr>
        <w:fldChar w:fldCharType="separate"/>
      </w:r>
      <w:bookmarkStart w:id="18" w:name="_CTVBIBLIOGRAPHY1"/>
      <w:bookmarkEnd w:id="18"/>
      <w:r w:rsidR="0021787B">
        <w:rPr>
          <w:lang w:val="en-US"/>
        </w:rPr>
        <w:t>References</w:t>
      </w:r>
    </w:p>
    <w:p w14:paraId="20F0C675" w14:textId="77777777" w:rsidR="0021787B" w:rsidRDefault="0021787B" w:rsidP="0021787B">
      <w:pPr>
        <w:pStyle w:val="CitaviBibliographyEntry"/>
        <w:rPr>
          <w:lang w:val="en-US"/>
        </w:rPr>
      </w:pPr>
      <w:r>
        <w:rPr>
          <w:lang w:val="en-US"/>
        </w:rPr>
        <w:t>[1]</w:t>
      </w:r>
      <w:r>
        <w:rPr>
          <w:lang w:val="en-US"/>
        </w:rPr>
        <w:tab/>
      </w:r>
      <w:bookmarkStart w:id="19" w:name="_CTVL001a47f3555e5b440b18ca89fb01a21162a"/>
      <w:r>
        <w:rPr>
          <w:lang w:val="en-US"/>
        </w:rPr>
        <w:t xml:space="preserve">B. Paden, M. Cap, S. Z. Yong, D. Yershov, and E. Frazzoli, “A Survey of Motion Planning and Control Techniques for Self-driving Urban Vehicles,” in vol. 1, </w:t>
      </w:r>
      <w:bookmarkEnd w:id="19"/>
      <w:r w:rsidRPr="0021787B">
        <w:rPr>
          <w:i/>
          <w:lang w:val="en-US"/>
        </w:rPr>
        <w:t>IEEE Transactions on Intelligent Vehicles</w:t>
      </w:r>
      <w:r w:rsidRPr="0021787B">
        <w:rPr>
          <w:lang w:val="en-US"/>
        </w:rPr>
        <w:t>, 2016, pp. 33–55.</w:t>
      </w:r>
    </w:p>
    <w:p w14:paraId="1C0D78C0" w14:textId="77777777" w:rsidR="0021787B" w:rsidRDefault="0021787B" w:rsidP="0021787B">
      <w:pPr>
        <w:pStyle w:val="CitaviBibliographyEntry"/>
        <w:rPr>
          <w:lang w:val="en-US"/>
        </w:rPr>
      </w:pPr>
      <w:r>
        <w:rPr>
          <w:lang w:val="en-US"/>
        </w:rPr>
        <w:t>[2]</w:t>
      </w:r>
      <w:r>
        <w:rPr>
          <w:lang w:val="en-US"/>
        </w:rPr>
        <w:tab/>
      </w:r>
      <w:bookmarkStart w:id="20" w:name="_CTVL001fa9908f2b6b84d98847b73fad4de45d4"/>
      <w:r>
        <w:rPr>
          <w:lang w:val="en-US"/>
        </w:rPr>
        <w:t xml:space="preserve">D. J. Fagnant and K. Kockelman, “Preparing a nation for autonomous vehicles: Opportunities, barriers and policy recommendations,” </w:t>
      </w:r>
      <w:bookmarkEnd w:id="20"/>
      <w:r w:rsidRPr="0021787B">
        <w:rPr>
          <w:i/>
          <w:lang w:val="en-US"/>
        </w:rPr>
        <w:t>Transportation Research Part A: Policy and Practice</w:t>
      </w:r>
      <w:r w:rsidRPr="0021787B">
        <w:rPr>
          <w:lang w:val="en-US"/>
        </w:rPr>
        <w:t>, vol. 77, pp. 167–181, 2015.</w:t>
      </w:r>
    </w:p>
    <w:p w14:paraId="613F7004" w14:textId="289D1320" w:rsidR="00A55FF4" w:rsidRPr="000541FE" w:rsidRDefault="0021787B" w:rsidP="0021787B">
      <w:pPr>
        <w:pStyle w:val="CitaviBibliographyEntry"/>
        <w:rPr>
          <w:lang w:val="en-US"/>
        </w:rPr>
      </w:pPr>
      <w:r>
        <w:rPr>
          <w:lang w:val="en-US"/>
        </w:rPr>
        <w:t>[3]</w:t>
      </w:r>
      <w:r>
        <w:rPr>
          <w:lang w:val="en-US"/>
        </w:rPr>
        <w:tab/>
      </w:r>
      <w:bookmarkStart w:id="21" w:name="_CTVL001b7e85cd3e9fc4ac99e5dc7c28eeb39dc"/>
      <w:r>
        <w:rPr>
          <w:lang w:val="en-US"/>
        </w:rPr>
        <w:t xml:space="preserve">Mariusz Bojarski, Davide Del Testa, Daniel Dworakowski, Bernhard Firner, Beat Flepp, Prasoon Goyal, </w:t>
      </w:r>
      <w:bookmarkEnd w:id="21"/>
      <w:r w:rsidRPr="0021787B">
        <w:rPr>
          <w:i/>
          <w:lang w:val="en-US"/>
        </w:rPr>
        <w:t xml:space="preserve">End to end learning for self-driving cars. </w:t>
      </w:r>
      <w:r w:rsidRPr="0021787B">
        <w:rPr>
          <w:lang w:val="en-US"/>
        </w:rPr>
        <w:t>[Online] Available: https://arxiv.org/pdf/1604.07316.pdf. Accessed on: Nov. 08 2017.</w:t>
      </w:r>
      <w:r w:rsidR="00A55FF4">
        <w:rPr>
          <w:lang w:val="en-US"/>
        </w:rPr>
        <w:fldChar w:fldCharType="end"/>
      </w:r>
    </w:p>
    <w:sectPr w:rsidR="00A55FF4" w:rsidRPr="000541FE">
      <w:headerReference w:type="even" r:id="rId9"/>
      <w:headerReference w:type="default" r:id="rId10"/>
      <w:pgSz w:w="11906" w:h="16838"/>
      <w:pgMar w:top="1417" w:right="1417" w:bottom="1134" w:left="1417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26ADE2" w14:textId="77777777" w:rsidR="0095784C" w:rsidRDefault="0095784C">
      <w:r>
        <w:separator/>
      </w:r>
    </w:p>
  </w:endnote>
  <w:endnote w:type="continuationSeparator" w:id="0">
    <w:p w14:paraId="0E4F86D7" w14:textId="77777777" w:rsidR="0095784C" w:rsidRDefault="0095784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Frutiger 45 Light">
    <w:altName w:val="Arial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7A99CF9" w14:textId="77777777" w:rsidR="0095784C" w:rsidRDefault="0095784C">
      <w:r>
        <w:separator/>
      </w:r>
    </w:p>
  </w:footnote>
  <w:footnote w:type="continuationSeparator" w:id="0">
    <w:p w14:paraId="4D4705E7" w14:textId="77777777" w:rsidR="0095784C" w:rsidRDefault="0095784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EAFB0C1" w14:textId="6B756B43" w:rsidR="0009059A" w:rsidRDefault="0009059A" w:rsidP="00FE7970">
    <w:pPr>
      <w:pStyle w:val="Kopfzeile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F8923F" w14:textId="77777777" w:rsidR="0009059A" w:rsidRDefault="0009059A">
    <w:r>
      <w:rPr>
        <w:noProof/>
      </w:rPr>
      <w:drawing>
        <wp:inline distT="0" distB="0" distL="0" distR="0" wp14:anchorId="17DF65BE" wp14:editId="704ED58E">
          <wp:extent cx="4524375" cy="1152525"/>
          <wp:effectExtent l="0" t="0" r="9525" b="9525"/>
          <wp:docPr id="4" name="Bild 4" descr="rwth_pem_cmyk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4" descr="rwth_pem_cmyk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524375" cy="11525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7D0F2704" w14:textId="77777777" w:rsidR="0009059A" w:rsidRDefault="0009059A"/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69139B" w14:textId="41E9C11A" w:rsidR="0009059A" w:rsidRDefault="0009059A">
    <w:pPr>
      <w:pStyle w:val="Kopfzeile"/>
      <w:tabs>
        <w:tab w:val="clear" w:pos="4536"/>
      </w:tabs>
    </w:pPr>
    <w:fldSimple w:instr=" STYLEREF \r &quot;Überschrift 1&quot; \* MERGEFORMAT ">
      <w:r w:rsidR="005A4500" w:rsidRPr="005A4500">
        <w:rPr>
          <w:b/>
          <w:bCs/>
          <w:noProof/>
        </w:rPr>
        <w:t>1</w:t>
      </w:r>
    </w:fldSimple>
    <w:r>
      <w:rPr>
        <w:noProof/>
      </w:rPr>
      <mc:AlternateContent>
        <mc:Choice Requires="wps">
          <w:drawing>
            <wp:anchor distT="0" distB="0" distL="114300" distR="114300" simplePos="0" relativeHeight="251657728" behindDoc="0" locked="0" layoutInCell="1" allowOverlap="1" wp14:anchorId="1B6396E2" wp14:editId="56A01DF6">
              <wp:simplePos x="0" y="0"/>
              <wp:positionH relativeFrom="column">
                <wp:posOffset>19050</wp:posOffset>
              </wp:positionH>
              <wp:positionV relativeFrom="paragraph">
                <wp:posOffset>269240</wp:posOffset>
              </wp:positionV>
              <wp:extent cx="5761355" cy="635"/>
              <wp:effectExtent l="0" t="0" r="0" b="0"/>
              <wp:wrapNone/>
              <wp:docPr id="2" name="Line 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761355" cy="635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ffectLst/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  <a:ext uri="{AF507438-7753-43E0-B8FC-AC1667EBCBE1}">
                          <a14:hiddenEffects xmlns:a14="http://schemas.microsoft.com/office/drawing/2010/main">
                            <a:effectLst>
                              <a:outerShdw dist="35921" dir="2700000" algn="ctr" rotWithShape="0">
                                <a:srgbClr val="808080"/>
                              </a:outerShdw>
                            </a:effectLst>
                          </a14:hiddenEffects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39EAB37C" id="Line 8" o:spid="_x0000_s1026" style="position:absolute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1.5pt,21.2pt" to="455.15pt,21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"/>
          </w:pict>
        </mc:Fallback>
      </mc:AlternateContent>
    </w:r>
    <w:r>
      <w:rPr>
        <w:b/>
        <w:bCs/>
      </w:rPr>
      <w:t xml:space="preserve"> </w:t>
    </w:r>
    <w:r>
      <w:rPr>
        <w:b/>
        <w:bCs/>
      </w:rPr>
      <w:fldChar w:fldCharType="begin"/>
    </w:r>
    <w:r>
      <w:rPr>
        <w:b/>
        <w:bCs/>
      </w:rPr>
      <w:instrText xml:space="preserve"> STYLEREF "Überschrift 1" \* MERGEFORMAT </w:instrText>
    </w:r>
    <w:r w:rsidR="005A4500">
      <w:rPr>
        <w:b/>
        <w:bCs/>
      </w:rPr>
      <w:fldChar w:fldCharType="separate"/>
    </w:r>
    <w:r w:rsidR="005A4500">
      <w:rPr>
        <w:b/>
        <w:bCs/>
        <w:noProof/>
      </w:rPr>
      <w:t>Introduction</w:t>
    </w:r>
    <w:r>
      <w:rPr>
        <w:b/>
        <w:bCs/>
      </w:rPr>
      <w:fldChar w:fldCharType="end"/>
    </w:r>
    <w:r>
      <w:tab/>
    </w:r>
    <w:r>
      <w:fldChar w:fldCharType="begin"/>
    </w:r>
    <w:r>
      <w:instrText xml:space="preserve"> PAGE </w:instrText>
    </w:r>
    <w:r>
      <w:fldChar w:fldCharType="separate"/>
    </w:r>
    <w:r w:rsidR="005A4500">
      <w:rPr>
        <w:noProof/>
      </w:rPr>
      <w:t>4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D"/>
    <w:multiLevelType w:val="singleLevel"/>
    <w:tmpl w:val="A79225B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1" w15:restartNumberingAfterBreak="0">
    <w:nsid w:val="FFFFFF83"/>
    <w:multiLevelType w:val="singleLevel"/>
    <w:tmpl w:val="5C8A6F0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2" w15:restartNumberingAfterBreak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3" w15:restartNumberingAfterBreak="0">
    <w:nsid w:val="009575B6"/>
    <w:multiLevelType w:val="multilevel"/>
    <w:tmpl w:val="107A921E"/>
    <w:lvl w:ilvl="0">
      <w:start w:val="1"/>
      <w:numFmt w:val="decimal"/>
      <w:pStyle w:val="berschrift1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tabs>
          <w:tab w:val="num" w:pos="718"/>
        </w:tabs>
        <w:ind w:left="718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berschrift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berschrift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berschrift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berschrift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06661929"/>
    <w:multiLevelType w:val="hybridMultilevel"/>
    <w:tmpl w:val="EC4CA9D2"/>
    <w:lvl w:ilvl="0" w:tplc="0407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09BA5ABF"/>
    <w:multiLevelType w:val="hybridMultilevel"/>
    <w:tmpl w:val="33FA50D8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AF2163E"/>
    <w:multiLevelType w:val="hybridMultilevel"/>
    <w:tmpl w:val="B8DA28EC"/>
    <w:lvl w:ilvl="0" w:tplc="825A43DC">
      <w:start w:val="2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C3E49D3"/>
    <w:multiLevelType w:val="singleLevel"/>
    <w:tmpl w:val="B6E8533E"/>
    <w:lvl w:ilvl="0">
      <w:start w:val="1"/>
      <w:numFmt w:val="upperRoman"/>
      <w:lvlText w:val="%1."/>
      <w:lvlJc w:val="left"/>
      <w:pPr>
        <w:tabs>
          <w:tab w:val="num" w:pos="720"/>
        </w:tabs>
        <w:ind w:left="720" w:hanging="720"/>
      </w:pPr>
      <w:rPr>
        <w:rFonts w:hint="default"/>
        <w:b/>
      </w:rPr>
    </w:lvl>
  </w:abstractNum>
  <w:abstractNum w:abstractNumId="8" w15:restartNumberingAfterBreak="0">
    <w:nsid w:val="0E061BD1"/>
    <w:multiLevelType w:val="multilevel"/>
    <w:tmpl w:val="DC5A126E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9" w15:restartNumberingAfterBreak="0">
    <w:nsid w:val="0F34033A"/>
    <w:multiLevelType w:val="hybridMultilevel"/>
    <w:tmpl w:val="EF2AE77C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3153448"/>
    <w:multiLevelType w:val="hybridMultilevel"/>
    <w:tmpl w:val="BF12A592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765323F"/>
    <w:multiLevelType w:val="hybridMultilevel"/>
    <w:tmpl w:val="AED6B428"/>
    <w:lvl w:ilvl="0" w:tplc="93D26ECE">
      <w:start w:val="1"/>
      <w:numFmt w:val="upperRoman"/>
      <w:lvlText w:val="%1."/>
      <w:lvlJc w:val="right"/>
      <w:pPr>
        <w:tabs>
          <w:tab w:val="num" w:pos="180"/>
        </w:tabs>
        <w:ind w:left="180" w:hanging="18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2" w15:restartNumberingAfterBreak="0">
    <w:nsid w:val="26AC4551"/>
    <w:multiLevelType w:val="hybridMultilevel"/>
    <w:tmpl w:val="BC0E0DE0"/>
    <w:lvl w:ilvl="0" w:tplc="CE46CCC4">
      <w:start w:val="1"/>
      <w:numFmt w:val="bullet"/>
      <w:pStyle w:val="Aufzhlung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E5660F0"/>
    <w:multiLevelType w:val="hybridMultilevel"/>
    <w:tmpl w:val="35FA0AF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04D36F7"/>
    <w:multiLevelType w:val="multilevel"/>
    <w:tmpl w:val="CBC4D684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5" w15:restartNumberingAfterBreak="0">
    <w:nsid w:val="30752D93"/>
    <w:multiLevelType w:val="hybridMultilevel"/>
    <w:tmpl w:val="14E041DA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7FB4561"/>
    <w:multiLevelType w:val="hybridMultilevel"/>
    <w:tmpl w:val="D474046A"/>
    <w:lvl w:ilvl="0" w:tplc="04070013">
      <w:start w:val="1"/>
      <w:numFmt w:val="upperRoman"/>
      <w:lvlText w:val="%1."/>
      <w:lvlJc w:val="right"/>
      <w:pPr>
        <w:tabs>
          <w:tab w:val="num" w:pos="720"/>
        </w:tabs>
        <w:ind w:left="720" w:hanging="180"/>
      </w:p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E5500D2"/>
    <w:multiLevelType w:val="hybridMultilevel"/>
    <w:tmpl w:val="07AA55D8"/>
    <w:lvl w:ilvl="0" w:tplc="44BE90AE"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FFC5535"/>
    <w:multiLevelType w:val="hybridMultilevel"/>
    <w:tmpl w:val="39549D4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13B4783"/>
    <w:multiLevelType w:val="multilevel"/>
    <w:tmpl w:val="168AFA42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0" w15:restartNumberingAfterBreak="0">
    <w:nsid w:val="4AB84552"/>
    <w:multiLevelType w:val="hybridMultilevel"/>
    <w:tmpl w:val="5A1C627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064428D"/>
    <w:multiLevelType w:val="multilevel"/>
    <w:tmpl w:val="B38ECCDA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22" w15:restartNumberingAfterBreak="0">
    <w:nsid w:val="59054B67"/>
    <w:multiLevelType w:val="multilevel"/>
    <w:tmpl w:val="F636215C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3" w15:restartNumberingAfterBreak="0">
    <w:nsid w:val="5C2A0800"/>
    <w:multiLevelType w:val="singleLevel"/>
    <w:tmpl w:val="D752F4C2"/>
    <w:lvl w:ilvl="0">
      <w:start w:val="1"/>
      <w:numFmt w:val="bullet"/>
      <w:pStyle w:val="Aufzhlung2"/>
      <w:lvlText w:val="-"/>
      <w:lvlJc w:val="left"/>
      <w:pPr>
        <w:tabs>
          <w:tab w:val="num" w:pos="717"/>
        </w:tabs>
        <w:ind w:left="714" w:hanging="357"/>
      </w:pPr>
      <w:rPr>
        <w:rFonts w:hint="default"/>
        <w:sz w:val="16"/>
      </w:rPr>
    </w:lvl>
  </w:abstractNum>
  <w:abstractNum w:abstractNumId="24" w15:restartNumberingAfterBreak="0">
    <w:nsid w:val="5E8A18E5"/>
    <w:multiLevelType w:val="multilevel"/>
    <w:tmpl w:val="B01829C6"/>
    <w:lvl w:ilvl="0">
      <w:start w:val="1"/>
      <w:numFmt w:val="decimal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5" w15:restartNumberingAfterBreak="0">
    <w:nsid w:val="60E453C1"/>
    <w:multiLevelType w:val="hybridMultilevel"/>
    <w:tmpl w:val="AD0E8E6E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468440B"/>
    <w:multiLevelType w:val="hybridMultilevel"/>
    <w:tmpl w:val="5E5EA742"/>
    <w:lvl w:ilvl="0" w:tplc="66FC3DCA">
      <w:start w:val="13"/>
      <w:numFmt w:val="decimal"/>
      <w:lvlText w:val="%1)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 w15:restartNumberingAfterBreak="0">
    <w:nsid w:val="6B085599"/>
    <w:multiLevelType w:val="singleLevel"/>
    <w:tmpl w:val="75441AC2"/>
    <w:lvl w:ilvl="0">
      <w:start w:val="1"/>
      <w:numFmt w:val="decimal"/>
      <w:pStyle w:val="Aufzhlung3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28" w15:restartNumberingAfterBreak="0">
    <w:nsid w:val="71105348"/>
    <w:multiLevelType w:val="singleLevel"/>
    <w:tmpl w:val="28780A98"/>
    <w:lvl w:ilvl="0">
      <w:start w:val="1"/>
      <w:numFmt w:val="bullet"/>
      <w:pStyle w:val="Aufzhlung1"/>
      <w:lvlText w:val="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</w:abstractNum>
  <w:abstractNum w:abstractNumId="29" w15:restartNumberingAfterBreak="0">
    <w:nsid w:val="750D3CFC"/>
    <w:multiLevelType w:val="singleLevel"/>
    <w:tmpl w:val="0407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0" w15:restartNumberingAfterBreak="0">
    <w:nsid w:val="7F8155DF"/>
    <w:multiLevelType w:val="multilevel"/>
    <w:tmpl w:val="C2F0E66A"/>
    <w:lvl w:ilvl="0">
      <w:start w:val="1"/>
      <w:numFmt w:val="upperRoman"/>
      <w:pStyle w:val="berschrift-Rmisch"/>
      <w:lvlText w:val="%1"/>
      <w:lvlJc w:val="left"/>
      <w:pPr>
        <w:tabs>
          <w:tab w:val="num" w:pos="720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num w:numId="1">
    <w:abstractNumId w:val="0"/>
  </w:num>
  <w:num w:numId="2">
    <w:abstractNumId w:val="7"/>
  </w:num>
  <w:num w:numId="3">
    <w:abstractNumId w:val="2"/>
    <w:lvlOverride w:ilvl="0">
      <w:lvl w:ilvl="0">
        <w:start w:val="1"/>
        <w:numFmt w:val="bullet"/>
        <w:lvlText w:val=""/>
        <w:legacy w:legacy="1" w:legacySpace="0" w:legacyIndent="283"/>
        <w:lvlJc w:val="left"/>
        <w:pPr>
          <w:ind w:left="283" w:hanging="283"/>
        </w:pPr>
        <w:rPr>
          <w:rFonts w:ascii="Symbol" w:hAnsi="Symbol" w:hint="default"/>
        </w:rPr>
      </w:lvl>
    </w:lvlOverride>
  </w:num>
  <w:num w:numId="4">
    <w:abstractNumId w:val="28"/>
  </w:num>
  <w:num w:numId="5">
    <w:abstractNumId w:val="23"/>
  </w:num>
  <w:num w:numId="6">
    <w:abstractNumId w:val="27"/>
  </w:num>
  <w:num w:numId="7">
    <w:abstractNumId w:val="8"/>
  </w:num>
  <w:num w:numId="8">
    <w:abstractNumId w:val="8"/>
  </w:num>
  <w:num w:numId="9">
    <w:abstractNumId w:val="8"/>
  </w:num>
  <w:num w:numId="10">
    <w:abstractNumId w:val="8"/>
  </w:num>
  <w:num w:numId="11">
    <w:abstractNumId w:val="8"/>
  </w:num>
  <w:num w:numId="12">
    <w:abstractNumId w:val="8"/>
  </w:num>
  <w:num w:numId="13">
    <w:abstractNumId w:val="8"/>
  </w:num>
  <w:num w:numId="14">
    <w:abstractNumId w:val="8"/>
  </w:num>
  <w:num w:numId="15">
    <w:abstractNumId w:val="8"/>
  </w:num>
  <w:num w:numId="16">
    <w:abstractNumId w:val="16"/>
  </w:num>
  <w:num w:numId="17">
    <w:abstractNumId w:val="11"/>
  </w:num>
  <w:num w:numId="18">
    <w:abstractNumId w:val="19"/>
  </w:num>
  <w:num w:numId="19">
    <w:abstractNumId w:val="19"/>
  </w:num>
  <w:num w:numId="20">
    <w:abstractNumId w:val="1"/>
  </w:num>
  <w:num w:numId="21">
    <w:abstractNumId w:val="29"/>
  </w:num>
  <w:num w:numId="22">
    <w:abstractNumId w:val="19"/>
    <w:lvlOverride w:ilvl="0">
      <w:lvl w:ilvl="0">
        <w:start w:val="1"/>
        <w:numFmt w:val="upperRoman"/>
        <w:lvlText w:val="%1"/>
        <w:lvlJc w:val="left"/>
        <w:pPr>
          <w:tabs>
            <w:tab w:val="num" w:pos="720"/>
          </w:tabs>
          <w:ind w:left="432" w:hanging="432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76"/>
          </w:tabs>
          <w:ind w:left="576" w:hanging="576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720"/>
          </w:tabs>
          <w:ind w:left="720" w:hanging="72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tabs>
            <w:tab w:val="num" w:pos="864"/>
          </w:tabs>
          <w:ind w:left="864" w:hanging="864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tabs>
            <w:tab w:val="num" w:pos="1008"/>
          </w:tabs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tabs>
            <w:tab w:val="num" w:pos="1152"/>
          </w:tabs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tabs>
            <w:tab w:val="num" w:pos="1296"/>
          </w:tabs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tabs>
            <w:tab w:val="num" w:pos="1440"/>
          </w:tabs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tabs>
            <w:tab w:val="num" w:pos="1584"/>
          </w:tabs>
          <w:ind w:left="1584" w:hanging="1584"/>
        </w:pPr>
        <w:rPr>
          <w:rFonts w:hint="default"/>
        </w:rPr>
      </w:lvl>
    </w:lvlOverride>
  </w:num>
  <w:num w:numId="23">
    <w:abstractNumId w:val="22"/>
  </w:num>
  <w:num w:numId="24">
    <w:abstractNumId w:val="10"/>
  </w:num>
  <w:num w:numId="25">
    <w:abstractNumId w:val="5"/>
  </w:num>
  <w:num w:numId="26">
    <w:abstractNumId w:val="25"/>
  </w:num>
  <w:num w:numId="27">
    <w:abstractNumId w:val="14"/>
  </w:num>
  <w:num w:numId="28">
    <w:abstractNumId w:val="22"/>
    <w:lvlOverride w:ilvl="0">
      <w:lvl w:ilvl="0">
        <w:start w:val="1"/>
        <w:numFmt w:val="upperRoman"/>
        <w:lvlText w:val="%1"/>
        <w:lvlJc w:val="left"/>
        <w:pPr>
          <w:tabs>
            <w:tab w:val="num" w:pos="720"/>
          </w:tabs>
          <w:ind w:left="432" w:hanging="432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76"/>
          </w:tabs>
          <w:ind w:left="576" w:hanging="576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720"/>
          </w:tabs>
          <w:ind w:left="720" w:hanging="72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tabs>
            <w:tab w:val="num" w:pos="864"/>
          </w:tabs>
          <w:ind w:left="864" w:hanging="864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tabs>
            <w:tab w:val="num" w:pos="1008"/>
          </w:tabs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tabs>
            <w:tab w:val="num" w:pos="1152"/>
          </w:tabs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tabs>
            <w:tab w:val="num" w:pos="1296"/>
          </w:tabs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tabs>
            <w:tab w:val="num" w:pos="1440"/>
          </w:tabs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tabs>
            <w:tab w:val="num" w:pos="1584"/>
          </w:tabs>
          <w:ind w:left="1584" w:hanging="1584"/>
        </w:pPr>
        <w:rPr>
          <w:rFonts w:hint="default"/>
        </w:rPr>
      </w:lvl>
    </w:lvlOverride>
  </w:num>
  <w:num w:numId="29">
    <w:abstractNumId w:val="30"/>
  </w:num>
  <w:num w:numId="30">
    <w:abstractNumId w:val="26"/>
  </w:num>
  <w:num w:numId="31">
    <w:abstractNumId w:val="4"/>
  </w:num>
  <w:num w:numId="32">
    <w:abstractNumId w:val="15"/>
  </w:num>
  <w:num w:numId="33">
    <w:abstractNumId w:val="9"/>
  </w:num>
  <w:num w:numId="34">
    <w:abstractNumId w:val="24"/>
  </w:num>
  <w:num w:numId="35">
    <w:abstractNumId w:val="21"/>
  </w:num>
  <w:num w:numId="36">
    <w:abstractNumId w:val="21"/>
    <w:lvlOverride w:ilvl="0">
      <w:lvl w:ilvl="0">
        <w:start w:val="1"/>
        <w:numFmt w:val="upperRoman"/>
        <w:lvlText w:val="%1"/>
        <w:lvlJc w:val="left"/>
        <w:pPr>
          <w:tabs>
            <w:tab w:val="num" w:pos="720"/>
          </w:tabs>
          <w:ind w:left="432" w:hanging="432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76"/>
          </w:tabs>
          <w:ind w:left="576" w:hanging="576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720"/>
          </w:tabs>
          <w:ind w:left="720" w:hanging="72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tabs>
            <w:tab w:val="num" w:pos="864"/>
          </w:tabs>
          <w:ind w:left="864" w:hanging="864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tabs>
            <w:tab w:val="num" w:pos="1008"/>
          </w:tabs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tabs>
            <w:tab w:val="num" w:pos="1152"/>
          </w:tabs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tabs>
            <w:tab w:val="num" w:pos="1296"/>
          </w:tabs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tabs>
            <w:tab w:val="num" w:pos="1440"/>
          </w:tabs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tabs>
            <w:tab w:val="num" w:pos="1584"/>
          </w:tabs>
          <w:ind w:left="1584" w:hanging="1584"/>
        </w:pPr>
        <w:rPr>
          <w:rFonts w:hint="default"/>
        </w:rPr>
      </w:lvl>
    </w:lvlOverride>
  </w:num>
  <w:num w:numId="37">
    <w:abstractNumId w:val="3"/>
  </w:num>
  <w:num w:numId="38">
    <w:abstractNumId w:val="30"/>
    <w:lvlOverride w:ilvl="0">
      <w:lvl w:ilvl="0">
        <w:start w:val="2"/>
        <w:numFmt w:val="upperRoman"/>
        <w:pStyle w:val="berschrift-Rmisch"/>
        <w:lvlText w:val="%1"/>
        <w:lvlJc w:val="left"/>
        <w:pPr>
          <w:tabs>
            <w:tab w:val="num" w:pos="720"/>
          </w:tabs>
          <w:ind w:left="432" w:hanging="432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"/>
        <w:lvlJc w:val="left"/>
        <w:pPr>
          <w:tabs>
            <w:tab w:val="num" w:pos="576"/>
          </w:tabs>
          <w:ind w:left="576" w:hanging="576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"/>
        <w:lvlJc w:val="left"/>
        <w:pPr>
          <w:tabs>
            <w:tab w:val="num" w:pos="720"/>
          </w:tabs>
          <w:ind w:left="720" w:hanging="720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"/>
        <w:lvlJc w:val="left"/>
        <w:pPr>
          <w:tabs>
            <w:tab w:val="num" w:pos="864"/>
          </w:tabs>
          <w:ind w:left="864" w:hanging="864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"/>
        <w:lvlJc w:val="left"/>
        <w:pPr>
          <w:tabs>
            <w:tab w:val="num" w:pos="1008"/>
          </w:tabs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"/>
        <w:lvlJc w:val="left"/>
        <w:pPr>
          <w:tabs>
            <w:tab w:val="num" w:pos="1152"/>
          </w:tabs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"/>
        <w:lvlJc w:val="left"/>
        <w:pPr>
          <w:tabs>
            <w:tab w:val="num" w:pos="1296"/>
          </w:tabs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"/>
        <w:lvlJc w:val="left"/>
        <w:pPr>
          <w:tabs>
            <w:tab w:val="num" w:pos="1440"/>
          </w:tabs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"/>
        <w:lvlJc w:val="left"/>
        <w:pPr>
          <w:tabs>
            <w:tab w:val="num" w:pos="1584"/>
          </w:tabs>
          <w:ind w:left="1584" w:hanging="1584"/>
        </w:pPr>
        <w:rPr>
          <w:rFonts w:hint="default"/>
        </w:rPr>
      </w:lvl>
    </w:lvlOverride>
  </w:num>
  <w:num w:numId="39">
    <w:abstractNumId w:val="3"/>
    <w:lvlOverride w:ilvl="0">
      <w:lvl w:ilvl="0">
        <w:start w:val="1"/>
        <w:numFmt w:val="upperRoman"/>
        <w:pStyle w:val="berschrift1"/>
        <w:lvlText w:val="%1"/>
        <w:lvlJc w:val="left"/>
        <w:pPr>
          <w:tabs>
            <w:tab w:val="num" w:pos="720"/>
          </w:tabs>
          <w:ind w:left="432" w:hanging="432"/>
        </w:pPr>
        <w:rPr>
          <w:rFonts w:hint="default"/>
        </w:rPr>
      </w:lvl>
    </w:lvlOverride>
    <w:lvlOverride w:ilvl="1">
      <w:lvl w:ilvl="1">
        <w:start w:val="1"/>
        <w:numFmt w:val="decimal"/>
        <w:pStyle w:val="berschrift2"/>
        <w:lvlText w:val="%1.%2"/>
        <w:lvlJc w:val="left"/>
        <w:pPr>
          <w:tabs>
            <w:tab w:val="num" w:pos="576"/>
          </w:tabs>
          <w:ind w:left="576" w:hanging="576"/>
        </w:pPr>
        <w:rPr>
          <w:rFonts w:hint="default"/>
        </w:rPr>
      </w:lvl>
    </w:lvlOverride>
    <w:lvlOverride w:ilvl="2">
      <w:lvl w:ilvl="2">
        <w:start w:val="1"/>
        <w:numFmt w:val="decimal"/>
        <w:pStyle w:val="berschrift3"/>
        <w:lvlText w:val="%1.%2.%3"/>
        <w:lvlJc w:val="left"/>
        <w:pPr>
          <w:tabs>
            <w:tab w:val="num" w:pos="720"/>
          </w:tabs>
          <w:ind w:left="720" w:hanging="720"/>
        </w:pPr>
        <w:rPr>
          <w:rFonts w:hint="default"/>
        </w:rPr>
      </w:lvl>
    </w:lvlOverride>
    <w:lvlOverride w:ilvl="3">
      <w:lvl w:ilvl="3">
        <w:start w:val="1"/>
        <w:numFmt w:val="decimal"/>
        <w:pStyle w:val="berschrift4"/>
        <w:lvlText w:val="%1.%2.%3.%4"/>
        <w:lvlJc w:val="left"/>
        <w:pPr>
          <w:tabs>
            <w:tab w:val="num" w:pos="864"/>
          </w:tabs>
          <w:ind w:left="864" w:hanging="864"/>
        </w:pPr>
        <w:rPr>
          <w:rFonts w:hint="default"/>
        </w:rPr>
      </w:lvl>
    </w:lvlOverride>
    <w:lvlOverride w:ilvl="4">
      <w:lvl w:ilvl="4">
        <w:start w:val="1"/>
        <w:numFmt w:val="decimal"/>
        <w:pStyle w:val="berschrift5"/>
        <w:lvlText w:val="%1.%2.%3.%4.%5"/>
        <w:lvlJc w:val="left"/>
        <w:pPr>
          <w:tabs>
            <w:tab w:val="num" w:pos="1008"/>
          </w:tabs>
          <w:ind w:left="1008" w:hanging="1008"/>
        </w:pPr>
        <w:rPr>
          <w:rFonts w:hint="default"/>
        </w:rPr>
      </w:lvl>
    </w:lvlOverride>
    <w:lvlOverride w:ilvl="5">
      <w:lvl w:ilvl="5">
        <w:start w:val="1"/>
        <w:numFmt w:val="decimal"/>
        <w:pStyle w:val="berschrift6"/>
        <w:lvlText w:val="%1.%2.%3.%4.%5.%6"/>
        <w:lvlJc w:val="left"/>
        <w:pPr>
          <w:tabs>
            <w:tab w:val="num" w:pos="1152"/>
          </w:tabs>
          <w:ind w:left="1152" w:hanging="1152"/>
        </w:pPr>
        <w:rPr>
          <w:rFonts w:hint="default"/>
        </w:rPr>
      </w:lvl>
    </w:lvlOverride>
    <w:lvlOverride w:ilvl="6">
      <w:lvl w:ilvl="6">
        <w:start w:val="1"/>
        <w:numFmt w:val="decimal"/>
        <w:pStyle w:val="berschrift7"/>
        <w:lvlText w:val="%1.%2.%3.%4.%5.%6.%7"/>
        <w:lvlJc w:val="left"/>
        <w:pPr>
          <w:tabs>
            <w:tab w:val="num" w:pos="1296"/>
          </w:tabs>
          <w:ind w:left="1296" w:hanging="1296"/>
        </w:pPr>
        <w:rPr>
          <w:rFonts w:hint="default"/>
        </w:rPr>
      </w:lvl>
    </w:lvlOverride>
    <w:lvlOverride w:ilvl="7">
      <w:lvl w:ilvl="7">
        <w:start w:val="1"/>
        <w:numFmt w:val="decimal"/>
        <w:pStyle w:val="berschrift8"/>
        <w:lvlText w:val="%1.%2.%3.%4.%5.%6.%7.%8"/>
        <w:lvlJc w:val="left"/>
        <w:pPr>
          <w:tabs>
            <w:tab w:val="num" w:pos="1440"/>
          </w:tabs>
          <w:ind w:left="1440" w:hanging="1440"/>
        </w:pPr>
        <w:rPr>
          <w:rFonts w:hint="default"/>
        </w:rPr>
      </w:lvl>
    </w:lvlOverride>
    <w:lvlOverride w:ilvl="8">
      <w:lvl w:ilvl="8">
        <w:start w:val="1"/>
        <w:numFmt w:val="decimal"/>
        <w:pStyle w:val="berschrift9"/>
        <w:lvlText w:val="%1.%2.%3.%4.%5.%6.%7.%8.%9"/>
        <w:lvlJc w:val="left"/>
        <w:pPr>
          <w:tabs>
            <w:tab w:val="num" w:pos="1584"/>
          </w:tabs>
          <w:ind w:left="1584" w:hanging="1584"/>
        </w:pPr>
        <w:rPr>
          <w:rFonts w:hint="default"/>
        </w:rPr>
      </w:lvl>
    </w:lvlOverride>
  </w:num>
  <w:num w:numId="40">
    <w:abstractNumId w:val="3"/>
    <w:lvlOverride w:ilvl="0">
      <w:startOverride w:val="2"/>
      <w:lvl w:ilvl="0">
        <w:start w:val="2"/>
        <w:numFmt w:val="upperRoman"/>
        <w:pStyle w:val="berschrift1"/>
        <w:lvlText w:val="%1"/>
        <w:lvlJc w:val="left"/>
        <w:pPr>
          <w:tabs>
            <w:tab w:val="num" w:pos="720"/>
          </w:tabs>
          <w:ind w:left="432" w:hanging="432"/>
        </w:pPr>
        <w:rPr>
          <w:rFonts w:hint="default"/>
        </w:rPr>
      </w:lvl>
    </w:lvlOverride>
    <w:lvlOverride w:ilvl="1">
      <w:startOverride w:val="1"/>
      <w:lvl w:ilvl="1">
        <w:start w:val="1"/>
        <w:numFmt w:val="decimal"/>
        <w:pStyle w:val="berschrift2"/>
        <w:lvlText w:val="%1.%2"/>
        <w:lvlJc w:val="left"/>
        <w:pPr>
          <w:tabs>
            <w:tab w:val="num" w:pos="576"/>
          </w:tabs>
          <w:ind w:left="576" w:hanging="576"/>
        </w:pPr>
        <w:rPr>
          <w:rFonts w:hint="default"/>
        </w:rPr>
      </w:lvl>
    </w:lvlOverride>
    <w:lvlOverride w:ilvl="2">
      <w:startOverride w:val="1"/>
      <w:lvl w:ilvl="2">
        <w:start w:val="1"/>
        <w:numFmt w:val="decimal"/>
        <w:pStyle w:val="berschrift3"/>
        <w:lvlText w:val="%1.%2.%3"/>
        <w:lvlJc w:val="left"/>
        <w:pPr>
          <w:tabs>
            <w:tab w:val="num" w:pos="720"/>
          </w:tabs>
          <w:ind w:left="720" w:hanging="720"/>
        </w:pPr>
        <w:rPr>
          <w:rFonts w:hint="default"/>
        </w:rPr>
      </w:lvl>
    </w:lvlOverride>
    <w:lvlOverride w:ilvl="3">
      <w:startOverride w:val="1"/>
      <w:lvl w:ilvl="3">
        <w:start w:val="1"/>
        <w:numFmt w:val="decimal"/>
        <w:pStyle w:val="berschrift4"/>
        <w:lvlText w:val="%1.%2.%3.%4"/>
        <w:lvlJc w:val="left"/>
        <w:pPr>
          <w:tabs>
            <w:tab w:val="num" w:pos="864"/>
          </w:tabs>
          <w:ind w:left="864" w:hanging="864"/>
        </w:pPr>
        <w:rPr>
          <w:rFonts w:hint="default"/>
        </w:rPr>
      </w:lvl>
    </w:lvlOverride>
    <w:lvlOverride w:ilvl="4">
      <w:startOverride w:val="1"/>
      <w:lvl w:ilvl="4">
        <w:start w:val="1"/>
        <w:numFmt w:val="decimal"/>
        <w:pStyle w:val="berschrift5"/>
        <w:lvlText w:val="%1.%2.%3.%4.%5"/>
        <w:lvlJc w:val="left"/>
        <w:pPr>
          <w:tabs>
            <w:tab w:val="num" w:pos="1008"/>
          </w:tabs>
          <w:ind w:left="1008" w:hanging="1008"/>
        </w:pPr>
        <w:rPr>
          <w:rFonts w:hint="default"/>
        </w:rPr>
      </w:lvl>
    </w:lvlOverride>
    <w:lvlOverride w:ilvl="5">
      <w:startOverride w:val="1"/>
      <w:lvl w:ilvl="5">
        <w:start w:val="1"/>
        <w:numFmt w:val="decimal"/>
        <w:pStyle w:val="berschrift6"/>
        <w:lvlText w:val="%1.%2.%3.%4.%5.%6"/>
        <w:lvlJc w:val="left"/>
        <w:pPr>
          <w:tabs>
            <w:tab w:val="num" w:pos="1152"/>
          </w:tabs>
          <w:ind w:left="1152" w:hanging="1152"/>
        </w:pPr>
        <w:rPr>
          <w:rFonts w:hint="default"/>
        </w:rPr>
      </w:lvl>
    </w:lvlOverride>
    <w:lvlOverride w:ilvl="6">
      <w:startOverride w:val="1"/>
      <w:lvl w:ilvl="6">
        <w:start w:val="1"/>
        <w:numFmt w:val="decimal"/>
        <w:pStyle w:val="berschrift7"/>
        <w:lvlText w:val="%1.%2.%3.%4.%5.%6.%7"/>
        <w:lvlJc w:val="left"/>
        <w:pPr>
          <w:tabs>
            <w:tab w:val="num" w:pos="1296"/>
          </w:tabs>
          <w:ind w:left="1296" w:hanging="1296"/>
        </w:pPr>
        <w:rPr>
          <w:rFonts w:hint="default"/>
        </w:rPr>
      </w:lvl>
    </w:lvlOverride>
    <w:lvlOverride w:ilvl="7">
      <w:startOverride w:val="1"/>
      <w:lvl w:ilvl="7">
        <w:start w:val="1"/>
        <w:numFmt w:val="decimal"/>
        <w:pStyle w:val="berschrift8"/>
        <w:lvlText w:val="%1.%2.%3.%4.%5.%6.%7.%8"/>
        <w:lvlJc w:val="left"/>
        <w:pPr>
          <w:tabs>
            <w:tab w:val="num" w:pos="1440"/>
          </w:tabs>
          <w:ind w:left="1440" w:hanging="1440"/>
        </w:pPr>
        <w:rPr>
          <w:rFonts w:hint="default"/>
        </w:rPr>
      </w:lvl>
    </w:lvlOverride>
    <w:lvlOverride w:ilvl="8">
      <w:startOverride w:val="1"/>
      <w:lvl w:ilvl="8">
        <w:start w:val="1"/>
        <w:numFmt w:val="decimal"/>
        <w:pStyle w:val="berschrift9"/>
        <w:lvlText w:val="%1.%2.%3.%4.%5.%6.%7.%8.%9"/>
        <w:lvlJc w:val="left"/>
        <w:pPr>
          <w:tabs>
            <w:tab w:val="num" w:pos="1584"/>
          </w:tabs>
          <w:ind w:left="1584" w:hanging="1584"/>
        </w:pPr>
        <w:rPr>
          <w:rFonts w:hint="default"/>
        </w:rPr>
      </w:lvl>
    </w:lvlOverride>
  </w:num>
  <w:num w:numId="41">
    <w:abstractNumId w:val="12"/>
  </w:num>
  <w:num w:numId="42">
    <w:abstractNumId w:val="13"/>
  </w:num>
  <w:num w:numId="43">
    <w:abstractNumId w:val="20"/>
  </w:num>
  <w:num w:numId="44">
    <w:abstractNumId w:val="18"/>
  </w:num>
  <w:num w:numId="45">
    <w:abstractNumId w:val="17"/>
  </w:num>
  <w:num w:numId="46">
    <w:abstractNumId w:val="6"/>
  </w:num>
  <w:num w:numId="4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23687"/>
    <w:rsid w:val="00001D7A"/>
    <w:rsid w:val="000046FA"/>
    <w:rsid w:val="00004C6A"/>
    <w:rsid w:val="00006AAF"/>
    <w:rsid w:val="00006C3A"/>
    <w:rsid w:val="00007382"/>
    <w:rsid w:val="0000794A"/>
    <w:rsid w:val="00010F18"/>
    <w:rsid w:val="00011A13"/>
    <w:rsid w:val="000164DA"/>
    <w:rsid w:val="0002007D"/>
    <w:rsid w:val="0002311C"/>
    <w:rsid w:val="0002409D"/>
    <w:rsid w:val="0002533E"/>
    <w:rsid w:val="00031676"/>
    <w:rsid w:val="00034BBB"/>
    <w:rsid w:val="00036EBF"/>
    <w:rsid w:val="000374A1"/>
    <w:rsid w:val="00041286"/>
    <w:rsid w:val="00041AEF"/>
    <w:rsid w:val="00042CC1"/>
    <w:rsid w:val="00042EFA"/>
    <w:rsid w:val="00052B60"/>
    <w:rsid w:val="000541FE"/>
    <w:rsid w:val="000710B7"/>
    <w:rsid w:val="0007699F"/>
    <w:rsid w:val="0007733A"/>
    <w:rsid w:val="000823D7"/>
    <w:rsid w:val="0008281A"/>
    <w:rsid w:val="000864AE"/>
    <w:rsid w:val="00090227"/>
    <w:rsid w:val="0009059A"/>
    <w:rsid w:val="000918CB"/>
    <w:rsid w:val="000965FA"/>
    <w:rsid w:val="00096CA2"/>
    <w:rsid w:val="000970FB"/>
    <w:rsid w:val="000A0C20"/>
    <w:rsid w:val="000A3F9D"/>
    <w:rsid w:val="000A520B"/>
    <w:rsid w:val="000B008C"/>
    <w:rsid w:val="000B6D4A"/>
    <w:rsid w:val="000C0F01"/>
    <w:rsid w:val="000C2A4A"/>
    <w:rsid w:val="000C7F14"/>
    <w:rsid w:val="000D4022"/>
    <w:rsid w:val="000E4DA4"/>
    <w:rsid w:val="000F04CB"/>
    <w:rsid w:val="000F17B7"/>
    <w:rsid w:val="000F2907"/>
    <w:rsid w:val="000F4049"/>
    <w:rsid w:val="000F585D"/>
    <w:rsid w:val="001068B8"/>
    <w:rsid w:val="00107D63"/>
    <w:rsid w:val="00123109"/>
    <w:rsid w:val="001317D8"/>
    <w:rsid w:val="00132FD1"/>
    <w:rsid w:val="00134C7A"/>
    <w:rsid w:val="0013585A"/>
    <w:rsid w:val="001421F3"/>
    <w:rsid w:val="0014330B"/>
    <w:rsid w:val="001452FF"/>
    <w:rsid w:val="0015016E"/>
    <w:rsid w:val="0015453F"/>
    <w:rsid w:val="00154D68"/>
    <w:rsid w:val="00155689"/>
    <w:rsid w:val="00160744"/>
    <w:rsid w:val="00163A24"/>
    <w:rsid w:val="00163D12"/>
    <w:rsid w:val="00167FF6"/>
    <w:rsid w:val="00171910"/>
    <w:rsid w:val="001742E7"/>
    <w:rsid w:val="001769D3"/>
    <w:rsid w:val="00183A45"/>
    <w:rsid w:val="001840C0"/>
    <w:rsid w:val="00186090"/>
    <w:rsid w:val="001866B0"/>
    <w:rsid w:val="00190163"/>
    <w:rsid w:val="00191136"/>
    <w:rsid w:val="001A11F0"/>
    <w:rsid w:val="001A1A0D"/>
    <w:rsid w:val="001A1CFA"/>
    <w:rsid w:val="001A263C"/>
    <w:rsid w:val="001A28AF"/>
    <w:rsid w:val="001A5D87"/>
    <w:rsid w:val="001B3525"/>
    <w:rsid w:val="001B7CFA"/>
    <w:rsid w:val="001C23F2"/>
    <w:rsid w:val="001C480E"/>
    <w:rsid w:val="001D0A59"/>
    <w:rsid w:val="001D3ABA"/>
    <w:rsid w:val="001D5FD6"/>
    <w:rsid w:val="001E009B"/>
    <w:rsid w:val="001E466E"/>
    <w:rsid w:val="001F04FA"/>
    <w:rsid w:val="00201DFB"/>
    <w:rsid w:val="002023D2"/>
    <w:rsid w:val="00203ADA"/>
    <w:rsid w:val="002135B6"/>
    <w:rsid w:val="00216BDC"/>
    <w:rsid w:val="0021787B"/>
    <w:rsid w:val="00220816"/>
    <w:rsid w:val="00230746"/>
    <w:rsid w:val="0023117D"/>
    <w:rsid w:val="0024779A"/>
    <w:rsid w:val="0025352A"/>
    <w:rsid w:val="00260F5D"/>
    <w:rsid w:val="00272444"/>
    <w:rsid w:val="00273B87"/>
    <w:rsid w:val="002749D8"/>
    <w:rsid w:val="002859F6"/>
    <w:rsid w:val="00285E1F"/>
    <w:rsid w:val="00287F4B"/>
    <w:rsid w:val="00292C52"/>
    <w:rsid w:val="0029472B"/>
    <w:rsid w:val="00295D1C"/>
    <w:rsid w:val="002962A3"/>
    <w:rsid w:val="00296DB0"/>
    <w:rsid w:val="002A1018"/>
    <w:rsid w:val="002A27F5"/>
    <w:rsid w:val="002B29D8"/>
    <w:rsid w:val="002B5D91"/>
    <w:rsid w:val="002B6B70"/>
    <w:rsid w:val="002B7C90"/>
    <w:rsid w:val="002C3D90"/>
    <w:rsid w:val="002C58F0"/>
    <w:rsid w:val="002C7394"/>
    <w:rsid w:val="002D266F"/>
    <w:rsid w:val="002D3217"/>
    <w:rsid w:val="002D365A"/>
    <w:rsid w:val="002D3700"/>
    <w:rsid w:val="002D3B0F"/>
    <w:rsid w:val="002D4DB2"/>
    <w:rsid w:val="002E2BFF"/>
    <w:rsid w:val="002E65B9"/>
    <w:rsid w:val="002E78CF"/>
    <w:rsid w:val="002F2EE4"/>
    <w:rsid w:val="002F67DA"/>
    <w:rsid w:val="00300195"/>
    <w:rsid w:val="003007C5"/>
    <w:rsid w:val="003008C0"/>
    <w:rsid w:val="00300925"/>
    <w:rsid w:val="00301D5D"/>
    <w:rsid w:val="0031477E"/>
    <w:rsid w:val="003155F8"/>
    <w:rsid w:val="00315BA1"/>
    <w:rsid w:val="003220D4"/>
    <w:rsid w:val="0032212A"/>
    <w:rsid w:val="00331329"/>
    <w:rsid w:val="003359C4"/>
    <w:rsid w:val="00335DAE"/>
    <w:rsid w:val="00337ADD"/>
    <w:rsid w:val="00340CFB"/>
    <w:rsid w:val="00341D51"/>
    <w:rsid w:val="003425F6"/>
    <w:rsid w:val="00350596"/>
    <w:rsid w:val="00350B4F"/>
    <w:rsid w:val="00351607"/>
    <w:rsid w:val="003820D8"/>
    <w:rsid w:val="003838E2"/>
    <w:rsid w:val="0038526D"/>
    <w:rsid w:val="0038642F"/>
    <w:rsid w:val="00387674"/>
    <w:rsid w:val="00390DF4"/>
    <w:rsid w:val="00391FC7"/>
    <w:rsid w:val="0039791A"/>
    <w:rsid w:val="003A038F"/>
    <w:rsid w:val="003A3103"/>
    <w:rsid w:val="003A5C71"/>
    <w:rsid w:val="003C0029"/>
    <w:rsid w:val="003C1A55"/>
    <w:rsid w:val="003C1E4B"/>
    <w:rsid w:val="003C78CA"/>
    <w:rsid w:val="003D2D5A"/>
    <w:rsid w:val="003D662E"/>
    <w:rsid w:val="003E24C9"/>
    <w:rsid w:val="003E6E85"/>
    <w:rsid w:val="003F2735"/>
    <w:rsid w:val="0040338D"/>
    <w:rsid w:val="0042052E"/>
    <w:rsid w:val="00420DD2"/>
    <w:rsid w:val="00425619"/>
    <w:rsid w:val="00425CD9"/>
    <w:rsid w:val="00431C76"/>
    <w:rsid w:val="00432DA2"/>
    <w:rsid w:val="004333AF"/>
    <w:rsid w:val="00434A00"/>
    <w:rsid w:val="004360A0"/>
    <w:rsid w:val="00444BF3"/>
    <w:rsid w:val="00445958"/>
    <w:rsid w:val="004478EA"/>
    <w:rsid w:val="00451257"/>
    <w:rsid w:val="00452BC1"/>
    <w:rsid w:val="0045557D"/>
    <w:rsid w:val="00455A99"/>
    <w:rsid w:val="004608EE"/>
    <w:rsid w:val="00462554"/>
    <w:rsid w:val="00463A91"/>
    <w:rsid w:val="004852AC"/>
    <w:rsid w:val="00492809"/>
    <w:rsid w:val="00497E40"/>
    <w:rsid w:val="004A1C5F"/>
    <w:rsid w:val="004A4A20"/>
    <w:rsid w:val="004A7D2F"/>
    <w:rsid w:val="004B07A0"/>
    <w:rsid w:val="004B0850"/>
    <w:rsid w:val="004B43FD"/>
    <w:rsid w:val="004B5D3E"/>
    <w:rsid w:val="004B6660"/>
    <w:rsid w:val="004C06A4"/>
    <w:rsid w:val="004C0A7C"/>
    <w:rsid w:val="004C214D"/>
    <w:rsid w:val="004D1DD7"/>
    <w:rsid w:val="004D3B44"/>
    <w:rsid w:val="004D4C78"/>
    <w:rsid w:val="004E2C50"/>
    <w:rsid w:val="004E52EB"/>
    <w:rsid w:val="004F0DA5"/>
    <w:rsid w:val="004F1118"/>
    <w:rsid w:val="004F5025"/>
    <w:rsid w:val="004F64C7"/>
    <w:rsid w:val="004F65D9"/>
    <w:rsid w:val="004F6690"/>
    <w:rsid w:val="0050124F"/>
    <w:rsid w:val="005060D8"/>
    <w:rsid w:val="00512E7A"/>
    <w:rsid w:val="00513138"/>
    <w:rsid w:val="00513C4C"/>
    <w:rsid w:val="00516CBF"/>
    <w:rsid w:val="0051754F"/>
    <w:rsid w:val="005231AE"/>
    <w:rsid w:val="00523FE3"/>
    <w:rsid w:val="00525476"/>
    <w:rsid w:val="00530EE1"/>
    <w:rsid w:val="005358CD"/>
    <w:rsid w:val="00535BD5"/>
    <w:rsid w:val="00540147"/>
    <w:rsid w:val="00541245"/>
    <w:rsid w:val="0054266B"/>
    <w:rsid w:val="00544B05"/>
    <w:rsid w:val="00545612"/>
    <w:rsid w:val="005526EA"/>
    <w:rsid w:val="00555481"/>
    <w:rsid w:val="00555C01"/>
    <w:rsid w:val="00561A55"/>
    <w:rsid w:val="00562B73"/>
    <w:rsid w:val="00567691"/>
    <w:rsid w:val="00570583"/>
    <w:rsid w:val="005722FD"/>
    <w:rsid w:val="00576388"/>
    <w:rsid w:val="00576391"/>
    <w:rsid w:val="00576476"/>
    <w:rsid w:val="0057661C"/>
    <w:rsid w:val="00581E00"/>
    <w:rsid w:val="00583C6D"/>
    <w:rsid w:val="00584AEB"/>
    <w:rsid w:val="00590670"/>
    <w:rsid w:val="00591764"/>
    <w:rsid w:val="005A003C"/>
    <w:rsid w:val="005A1861"/>
    <w:rsid w:val="005A19E2"/>
    <w:rsid w:val="005A4500"/>
    <w:rsid w:val="005A4D6C"/>
    <w:rsid w:val="005A4D98"/>
    <w:rsid w:val="005A69E1"/>
    <w:rsid w:val="005B1FC5"/>
    <w:rsid w:val="005B2B62"/>
    <w:rsid w:val="005D638A"/>
    <w:rsid w:val="005D7345"/>
    <w:rsid w:val="005F0F4A"/>
    <w:rsid w:val="005F2571"/>
    <w:rsid w:val="005F39EA"/>
    <w:rsid w:val="00602AC3"/>
    <w:rsid w:val="00603121"/>
    <w:rsid w:val="00631F99"/>
    <w:rsid w:val="00633F50"/>
    <w:rsid w:val="00636F3F"/>
    <w:rsid w:val="00641914"/>
    <w:rsid w:val="0064393F"/>
    <w:rsid w:val="006456C3"/>
    <w:rsid w:val="0064656C"/>
    <w:rsid w:val="00662C09"/>
    <w:rsid w:val="00674BDB"/>
    <w:rsid w:val="00677858"/>
    <w:rsid w:val="0067792A"/>
    <w:rsid w:val="00681659"/>
    <w:rsid w:val="00681D0E"/>
    <w:rsid w:val="00683244"/>
    <w:rsid w:val="0068470F"/>
    <w:rsid w:val="006927B7"/>
    <w:rsid w:val="006A64BE"/>
    <w:rsid w:val="006A72C9"/>
    <w:rsid w:val="006B19DC"/>
    <w:rsid w:val="006B5C19"/>
    <w:rsid w:val="006B5D38"/>
    <w:rsid w:val="006B5E8F"/>
    <w:rsid w:val="006B6331"/>
    <w:rsid w:val="006B63FF"/>
    <w:rsid w:val="006C20E4"/>
    <w:rsid w:val="006C7CD7"/>
    <w:rsid w:val="006D68A6"/>
    <w:rsid w:val="006E391F"/>
    <w:rsid w:val="006F1323"/>
    <w:rsid w:val="006F5130"/>
    <w:rsid w:val="00700C3E"/>
    <w:rsid w:val="00701114"/>
    <w:rsid w:val="007011A7"/>
    <w:rsid w:val="00714C4D"/>
    <w:rsid w:val="00717D3A"/>
    <w:rsid w:val="007245D5"/>
    <w:rsid w:val="0074061D"/>
    <w:rsid w:val="007417E9"/>
    <w:rsid w:val="00744BCC"/>
    <w:rsid w:val="007510E9"/>
    <w:rsid w:val="00770F41"/>
    <w:rsid w:val="007732D2"/>
    <w:rsid w:val="00784611"/>
    <w:rsid w:val="00784613"/>
    <w:rsid w:val="00784AA8"/>
    <w:rsid w:val="007851E7"/>
    <w:rsid w:val="00790EB7"/>
    <w:rsid w:val="00791FE0"/>
    <w:rsid w:val="00792F25"/>
    <w:rsid w:val="0079690E"/>
    <w:rsid w:val="0079734D"/>
    <w:rsid w:val="007A08B4"/>
    <w:rsid w:val="007A0A9D"/>
    <w:rsid w:val="007A1C80"/>
    <w:rsid w:val="007A3C08"/>
    <w:rsid w:val="007A627E"/>
    <w:rsid w:val="007B46BE"/>
    <w:rsid w:val="007B52FC"/>
    <w:rsid w:val="007B7402"/>
    <w:rsid w:val="007B7C1A"/>
    <w:rsid w:val="007C100C"/>
    <w:rsid w:val="007C37EB"/>
    <w:rsid w:val="007C6F86"/>
    <w:rsid w:val="007D0F0B"/>
    <w:rsid w:val="007D1AFC"/>
    <w:rsid w:val="007D44EC"/>
    <w:rsid w:val="007D5D08"/>
    <w:rsid w:val="007E4ABB"/>
    <w:rsid w:val="007E59A0"/>
    <w:rsid w:val="007E7B19"/>
    <w:rsid w:val="00805C38"/>
    <w:rsid w:val="008124D1"/>
    <w:rsid w:val="00817BB9"/>
    <w:rsid w:val="0082439E"/>
    <w:rsid w:val="00825067"/>
    <w:rsid w:val="00825871"/>
    <w:rsid w:val="00826236"/>
    <w:rsid w:val="008305C8"/>
    <w:rsid w:val="00831783"/>
    <w:rsid w:val="00836ED6"/>
    <w:rsid w:val="00840432"/>
    <w:rsid w:val="008410BC"/>
    <w:rsid w:val="008437A5"/>
    <w:rsid w:val="00850E5A"/>
    <w:rsid w:val="00860A9D"/>
    <w:rsid w:val="008630D9"/>
    <w:rsid w:val="0086560A"/>
    <w:rsid w:val="00865961"/>
    <w:rsid w:val="00872EA0"/>
    <w:rsid w:val="00872FE4"/>
    <w:rsid w:val="008943D2"/>
    <w:rsid w:val="00896EF5"/>
    <w:rsid w:val="0089743A"/>
    <w:rsid w:val="008A4881"/>
    <w:rsid w:val="008B4091"/>
    <w:rsid w:val="008C2CE3"/>
    <w:rsid w:val="008C3F65"/>
    <w:rsid w:val="008C5C23"/>
    <w:rsid w:val="008D38DC"/>
    <w:rsid w:val="008E4B36"/>
    <w:rsid w:val="008E5C2D"/>
    <w:rsid w:val="008F509B"/>
    <w:rsid w:val="00903080"/>
    <w:rsid w:val="00904BB0"/>
    <w:rsid w:val="00905363"/>
    <w:rsid w:val="00910F0D"/>
    <w:rsid w:val="00912C02"/>
    <w:rsid w:val="00915D00"/>
    <w:rsid w:val="00926193"/>
    <w:rsid w:val="009356C8"/>
    <w:rsid w:val="00941CAD"/>
    <w:rsid w:val="00941CF0"/>
    <w:rsid w:val="00943F99"/>
    <w:rsid w:val="0095784C"/>
    <w:rsid w:val="009606F4"/>
    <w:rsid w:val="00960AE3"/>
    <w:rsid w:val="00967A5C"/>
    <w:rsid w:val="0098062F"/>
    <w:rsid w:val="00981FB5"/>
    <w:rsid w:val="00983E12"/>
    <w:rsid w:val="009851F8"/>
    <w:rsid w:val="009A0B12"/>
    <w:rsid w:val="009A29E7"/>
    <w:rsid w:val="009A3D66"/>
    <w:rsid w:val="009A4D49"/>
    <w:rsid w:val="009A57B8"/>
    <w:rsid w:val="009A60A1"/>
    <w:rsid w:val="009A68BA"/>
    <w:rsid w:val="009B09F0"/>
    <w:rsid w:val="009B10C4"/>
    <w:rsid w:val="009B1CFF"/>
    <w:rsid w:val="009B6F9E"/>
    <w:rsid w:val="009C297A"/>
    <w:rsid w:val="009C6129"/>
    <w:rsid w:val="009C6392"/>
    <w:rsid w:val="009D0563"/>
    <w:rsid w:val="009D3E82"/>
    <w:rsid w:val="009E4716"/>
    <w:rsid w:val="009E789E"/>
    <w:rsid w:val="009F3591"/>
    <w:rsid w:val="009F7532"/>
    <w:rsid w:val="00A01F59"/>
    <w:rsid w:val="00A0637F"/>
    <w:rsid w:val="00A11779"/>
    <w:rsid w:val="00A1342E"/>
    <w:rsid w:val="00A13AFE"/>
    <w:rsid w:val="00A230D5"/>
    <w:rsid w:val="00A24BA1"/>
    <w:rsid w:val="00A270EF"/>
    <w:rsid w:val="00A2792A"/>
    <w:rsid w:val="00A30EF4"/>
    <w:rsid w:val="00A36D75"/>
    <w:rsid w:val="00A515A6"/>
    <w:rsid w:val="00A55FF4"/>
    <w:rsid w:val="00A57B16"/>
    <w:rsid w:val="00A61D27"/>
    <w:rsid w:val="00A65BFC"/>
    <w:rsid w:val="00A70C55"/>
    <w:rsid w:val="00A71843"/>
    <w:rsid w:val="00A73D26"/>
    <w:rsid w:val="00A76398"/>
    <w:rsid w:val="00A85B1C"/>
    <w:rsid w:val="00A8649C"/>
    <w:rsid w:val="00A87258"/>
    <w:rsid w:val="00A90F53"/>
    <w:rsid w:val="00A936F2"/>
    <w:rsid w:val="00A96156"/>
    <w:rsid w:val="00A976D1"/>
    <w:rsid w:val="00AA1618"/>
    <w:rsid w:val="00AA1F36"/>
    <w:rsid w:val="00AA2664"/>
    <w:rsid w:val="00AA5FE5"/>
    <w:rsid w:val="00AA648F"/>
    <w:rsid w:val="00AA7109"/>
    <w:rsid w:val="00AB3618"/>
    <w:rsid w:val="00AB44C5"/>
    <w:rsid w:val="00AC0041"/>
    <w:rsid w:val="00AC0DF2"/>
    <w:rsid w:val="00AC1120"/>
    <w:rsid w:val="00AC22A4"/>
    <w:rsid w:val="00AC64C2"/>
    <w:rsid w:val="00AC70AE"/>
    <w:rsid w:val="00AD0E64"/>
    <w:rsid w:val="00AD2D5C"/>
    <w:rsid w:val="00AF1CD7"/>
    <w:rsid w:val="00AF7545"/>
    <w:rsid w:val="00AF7F03"/>
    <w:rsid w:val="00B05C78"/>
    <w:rsid w:val="00B0728A"/>
    <w:rsid w:val="00B073B2"/>
    <w:rsid w:val="00B12927"/>
    <w:rsid w:val="00B15232"/>
    <w:rsid w:val="00B15954"/>
    <w:rsid w:val="00B15B89"/>
    <w:rsid w:val="00B15F4E"/>
    <w:rsid w:val="00B2290F"/>
    <w:rsid w:val="00B23687"/>
    <w:rsid w:val="00B306B9"/>
    <w:rsid w:val="00B3198E"/>
    <w:rsid w:val="00B31AF2"/>
    <w:rsid w:val="00B31C98"/>
    <w:rsid w:val="00B344D6"/>
    <w:rsid w:val="00B35059"/>
    <w:rsid w:val="00B36BE2"/>
    <w:rsid w:val="00B4148D"/>
    <w:rsid w:val="00B44F81"/>
    <w:rsid w:val="00B52AA6"/>
    <w:rsid w:val="00B5473F"/>
    <w:rsid w:val="00B54C97"/>
    <w:rsid w:val="00B56767"/>
    <w:rsid w:val="00B5773B"/>
    <w:rsid w:val="00B6088E"/>
    <w:rsid w:val="00B62709"/>
    <w:rsid w:val="00B6439F"/>
    <w:rsid w:val="00B64F93"/>
    <w:rsid w:val="00B84A6E"/>
    <w:rsid w:val="00B86388"/>
    <w:rsid w:val="00B90B13"/>
    <w:rsid w:val="00B953E7"/>
    <w:rsid w:val="00B9663B"/>
    <w:rsid w:val="00BA5E47"/>
    <w:rsid w:val="00BB16B7"/>
    <w:rsid w:val="00BB296E"/>
    <w:rsid w:val="00BC153A"/>
    <w:rsid w:val="00BC1A36"/>
    <w:rsid w:val="00BC7884"/>
    <w:rsid w:val="00BD2C87"/>
    <w:rsid w:val="00BD3BFA"/>
    <w:rsid w:val="00BE0070"/>
    <w:rsid w:val="00BE04F4"/>
    <w:rsid w:val="00BE3B5B"/>
    <w:rsid w:val="00BE60C2"/>
    <w:rsid w:val="00BE7C25"/>
    <w:rsid w:val="00BF0DC7"/>
    <w:rsid w:val="00BF1F23"/>
    <w:rsid w:val="00BF3CC8"/>
    <w:rsid w:val="00C005F3"/>
    <w:rsid w:val="00C040BD"/>
    <w:rsid w:val="00C12961"/>
    <w:rsid w:val="00C12E0A"/>
    <w:rsid w:val="00C200E9"/>
    <w:rsid w:val="00C2411F"/>
    <w:rsid w:val="00C27EC0"/>
    <w:rsid w:val="00C3034B"/>
    <w:rsid w:val="00C325DB"/>
    <w:rsid w:val="00C42DEC"/>
    <w:rsid w:val="00C449B7"/>
    <w:rsid w:val="00C5197B"/>
    <w:rsid w:val="00C52594"/>
    <w:rsid w:val="00C56061"/>
    <w:rsid w:val="00C568BF"/>
    <w:rsid w:val="00C60D43"/>
    <w:rsid w:val="00C645F8"/>
    <w:rsid w:val="00C678B4"/>
    <w:rsid w:val="00C704B7"/>
    <w:rsid w:val="00C7696A"/>
    <w:rsid w:val="00C76FE7"/>
    <w:rsid w:val="00C81271"/>
    <w:rsid w:val="00C8485D"/>
    <w:rsid w:val="00C86B7C"/>
    <w:rsid w:val="00C94934"/>
    <w:rsid w:val="00C97FFD"/>
    <w:rsid w:val="00CA21AD"/>
    <w:rsid w:val="00CA2DC8"/>
    <w:rsid w:val="00CC263C"/>
    <w:rsid w:val="00CC27AA"/>
    <w:rsid w:val="00CC6E05"/>
    <w:rsid w:val="00CD1116"/>
    <w:rsid w:val="00CD4661"/>
    <w:rsid w:val="00CD485F"/>
    <w:rsid w:val="00CD746D"/>
    <w:rsid w:val="00CF2556"/>
    <w:rsid w:val="00CF2C4E"/>
    <w:rsid w:val="00CF71C0"/>
    <w:rsid w:val="00CF7FA1"/>
    <w:rsid w:val="00D01B0E"/>
    <w:rsid w:val="00D0395B"/>
    <w:rsid w:val="00D0422C"/>
    <w:rsid w:val="00D05357"/>
    <w:rsid w:val="00D07B2F"/>
    <w:rsid w:val="00D11625"/>
    <w:rsid w:val="00D122D6"/>
    <w:rsid w:val="00D1242B"/>
    <w:rsid w:val="00D160F3"/>
    <w:rsid w:val="00D16EF3"/>
    <w:rsid w:val="00D17B19"/>
    <w:rsid w:val="00D17B7F"/>
    <w:rsid w:val="00D2237D"/>
    <w:rsid w:val="00D31CB9"/>
    <w:rsid w:val="00D334A3"/>
    <w:rsid w:val="00D35B43"/>
    <w:rsid w:val="00D4033D"/>
    <w:rsid w:val="00D51E37"/>
    <w:rsid w:val="00D5234A"/>
    <w:rsid w:val="00D64761"/>
    <w:rsid w:val="00D71AE2"/>
    <w:rsid w:val="00D71D86"/>
    <w:rsid w:val="00D72BF9"/>
    <w:rsid w:val="00D7600B"/>
    <w:rsid w:val="00D76D55"/>
    <w:rsid w:val="00D8034F"/>
    <w:rsid w:val="00D82EDD"/>
    <w:rsid w:val="00D8670C"/>
    <w:rsid w:val="00D95B99"/>
    <w:rsid w:val="00D95F6E"/>
    <w:rsid w:val="00D97450"/>
    <w:rsid w:val="00DA0878"/>
    <w:rsid w:val="00DA2834"/>
    <w:rsid w:val="00DA2E9A"/>
    <w:rsid w:val="00DA44B0"/>
    <w:rsid w:val="00DB085F"/>
    <w:rsid w:val="00DB09CA"/>
    <w:rsid w:val="00DB67DB"/>
    <w:rsid w:val="00DC2368"/>
    <w:rsid w:val="00DC367D"/>
    <w:rsid w:val="00DC5091"/>
    <w:rsid w:val="00DD3199"/>
    <w:rsid w:val="00DD42F6"/>
    <w:rsid w:val="00DD4BAE"/>
    <w:rsid w:val="00DE5ECA"/>
    <w:rsid w:val="00E06026"/>
    <w:rsid w:val="00E11EEB"/>
    <w:rsid w:val="00E145A5"/>
    <w:rsid w:val="00E16241"/>
    <w:rsid w:val="00E21C56"/>
    <w:rsid w:val="00E22B64"/>
    <w:rsid w:val="00E24EFC"/>
    <w:rsid w:val="00E32197"/>
    <w:rsid w:val="00E37C86"/>
    <w:rsid w:val="00E40E10"/>
    <w:rsid w:val="00E42472"/>
    <w:rsid w:val="00E459F0"/>
    <w:rsid w:val="00E5089B"/>
    <w:rsid w:val="00E5218C"/>
    <w:rsid w:val="00E5247B"/>
    <w:rsid w:val="00E53B63"/>
    <w:rsid w:val="00E66B84"/>
    <w:rsid w:val="00E73CA0"/>
    <w:rsid w:val="00E74973"/>
    <w:rsid w:val="00E83485"/>
    <w:rsid w:val="00E86731"/>
    <w:rsid w:val="00E92628"/>
    <w:rsid w:val="00E969FF"/>
    <w:rsid w:val="00E96FA1"/>
    <w:rsid w:val="00E97D4F"/>
    <w:rsid w:val="00EA3089"/>
    <w:rsid w:val="00EB0191"/>
    <w:rsid w:val="00EB0875"/>
    <w:rsid w:val="00EB0C3E"/>
    <w:rsid w:val="00EB2063"/>
    <w:rsid w:val="00EB22E4"/>
    <w:rsid w:val="00EB31CF"/>
    <w:rsid w:val="00EB570F"/>
    <w:rsid w:val="00EB5D94"/>
    <w:rsid w:val="00EB6F37"/>
    <w:rsid w:val="00EC5279"/>
    <w:rsid w:val="00ED46ED"/>
    <w:rsid w:val="00EE22D5"/>
    <w:rsid w:val="00EE2EF1"/>
    <w:rsid w:val="00EE5995"/>
    <w:rsid w:val="00EE77D2"/>
    <w:rsid w:val="00EF0603"/>
    <w:rsid w:val="00EF45AF"/>
    <w:rsid w:val="00EF515D"/>
    <w:rsid w:val="00F02CB5"/>
    <w:rsid w:val="00F076C7"/>
    <w:rsid w:val="00F12C30"/>
    <w:rsid w:val="00F172C1"/>
    <w:rsid w:val="00F17FC8"/>
    <w:rsid w:val="00F212F3"/>
    <w:rsid w:val="00F217A8"/>
    <w:rsid w:val="00F245BF"/>
    <w:rsid w:val="00F31453"/>
    <w:rsid w:val="00F364D7"/>
    <w:rsid w:val="00F433C9"/>
    <w:rsid w:val="00F46649"/>
    <w:rsid w:val="00F46A57"/>
    <w:rsid w:val="00F47232"/>
    <w:rsid w:val="00F50CD5"/>
    <w:rsid w:val="00F530B3"/>
    <w:rsid w:val="00F54FDE"/>
    <w:rsid w:val="00F57EFA"/>
    <w:rsid w:val="00F57F52"/>
    <w:rsid w:val="00F62670"/>
    <w:rsid w:val="00F629A0"/>
    <w:rsid w:val="00F6348D"/>
    <w:rsid w:val="00F700FC"/>
    <w:rsid w:val="00F72A03"/>
    <w:rsid w:val="00F77A22"/>
    <w:rsid w:val="00F83488"/>
    <w:rsid w:val="00F84BAE"/>
    <w:rsid w:val="00F862BE"/>
    <w:rsid w:val="00F90796"/>
    <w:rsid w:val="00F93542"/>
    <w:rsid w:val="00FA182C"/>
    <w:rsid w:val="00FB5615"/>
    <w:rsid w:val="00FB6CC1"/>
    <w:rsid w:val="00FC1E0B"/>
    <w:rsid w:val="00FC2413"/>
    <w:rsid w:val="00FC49E3"/>
    <w:rsid w:val="00FC7AFE"/>
    <w:rsid w:val="00FD22A1"/>
    <w:rsid w:val="00FD2B6B"/>
    <w:rsid w:val="00FD4180"/>
    <w:rsid w:val="00FD5761"/>
    <w:rsid w:val="00FE49D9"/>
    <w:rsid w:val="00FE51DC"/>
    <w:rsid w:val="00FE60F0"/>
    <w:rsid w:val="00FE75FC"/>
    <w:rsid w:val="00FE7799"/>
    <w:rsid w:val="00FE7970"/>
    <w:rsid w:val="00FF0E5C"/>
    <w:rsid w:val="00FF57A0"/>
    <w:rsid w:val="00FF580D"/>
    <w:rsid w:val="00FF5B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6BFA016C"/>
  <w15:docId w15:val="{9A21804A-B517-4CEC-AC5C-786D669648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>
      <w:pPr>
        <w:spacing w:after="120" w:line="312" w:lineRule="auto"/>
        <w:jc w:val="both"/>
      </w:pPr>
    </w:pPrDefault>
  </w:docDefaults>
  <w:latentStyles w:defLockedState="0" w:defUIPriority="0" w:defSemiHidden="0" w:defUnhideWhenUsed="0" w:defQFormat="0" w:count="375">
    <w:lsdException w:name="Normal" w:qFormat="1"/>
    <w:lsdException w:name="heading 1" w:uiPriority="9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Standard">
    <w:name w:val="Normal"/>
    <w:qFormat/>
    <w:rPr>
      <w:rFonts w:ascii="Arial" w:hAnsi="Arial" w:cs="Arial"/>
      <w:sz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pPr>
      <w:keepNext/>
      <w:pageBreakBefore/>
      <w:numPr>
        <w:numId w:val="37"/>
      </w:numPr>
      <w:tabs>
        <w:tab w:val="clear" w:pos="432"/>
        <w:tab w:val="num" w:pos="567"/>
      </w:tabs>
      <w:spacing w:before="240"/>
      <w:ind w:left="567" w:hanging="567"/>
      <w:jc w:val="left"/>
      <w:outlineLvl w:val="0"/>
    </w:pPr>
    <w:rPr>
      <w:b/>
      <w:sz w:val="32"/>
    </w:rPr>
  </w:style>
  <w:style w:type="paragraph" w:styleId="berschrift2">
    <w:name w:val="heading 2"/>
    <w:basedOn w:val="Standard"/>
    <w:next w:val="Standard"/>
    <w:qFormat/>
    <w:pPr>
      <w:keepNext/>
      <w:numPr>
        <w:ilvl w:val="1"/>
        <w:numId w:val="37"/>
      </w:numPr>
      <w:spacing w:before="240" w:line="240" w:lineRule="auto"/>
      <w:jc w:val="left"/>
      <w:outlineLvl w:val="1"/>
    </w:pPr>
    <w:rPr>
      <w:b/>
      <w:iCs/>
      <w:sz w:val="28"/>
    </w:rPr>
  </w:style>
  <w:style w:type="paragraph" w:styleId="berschrift3">
    <w:name w:val="heading 3"/>
    <w:basedOn w:val="Standard"/>
    <w:next w:val="Standard"/>
    <w:qFormat/>
    <w:pPr>
      <w:keepNext/>
      <w:numPr>
        <w:ilvl w:val="2"/>
        <w:numId w:val="37"/>
      </w:numPr>
      <w:tabs>
        <w:tab w:val="clear" w:pos="720"/>
        <w:tab w:val="left" w:pos="851"/>
      </w:tabs>
      <w:spacing w:before="240" w:after="60"/>
      <w:ind w:left="851" w:hanging="851"/>
      <w:outlineLvl w:val="2"/>
    </w:pPr>
    <w:rPr>
      <w:b/>
      <w:sz w:val="24"/>
    </w:rPr>
  </w:style>
  <w:style w:type="paragraph" w:styleId="berschrift4">
    <w:name w:val="heading 4"/>
    <w:basedOn w:val="Standard"/>
    <w:next w:val="Standard"/>
    <w:qFormat/>
    <w:pPr>
      <w:keepNext/>
      <w:numPr>
        <w:ilvl w:val="3"/>
        <w:numId w:val="37"/>
      </w:numPr>
      <w:spacing w:before="240" w:after="60"/>
      <w:outlineLvl w:val="3"/>
    </w:pPr>
    <w:rPr>
      <w:sz w:val="24"/>
    </w:rPr>
  </w:style>
  <w:style w:type="paragraph" w:styleId="berschrift5">
    <w:name w:val="heading 5"/>
    <w:basedOn w:val="Standard"/>
    <w:next w:val="Standard"/>
    <w:qFormat/>
    <w:pPr>
      <w:numPr>
        <w:ilvl w:val="4"/>
        <w:numId w:val="37"/>
      </w:numPr>
      <w:spacing w:before="240" w:after="60"/>
      <w:outlineLvl w:val="4"/>
    </w:pPr>
  </w:style>
  <w:style w:type="paragraph" w:styleId="berschrift6">
    <w:name w:val="heading 6"/>
    <w:basedOn w:val="Standard"/>
    <w:next w:val="Standard"/>
    <w:qFormat/>
    <w:pPr>
      <w:numPr>
        <w:ilvl w:val="5"/>
        <w:numId w:val="37"/>
      </w:numPr>
      <w:spacing w:before="240" w:after="60"/>
      <w:outlineLvl w:val="5"/>
    </w:pPr>
    <w:rPr>
      <w:i/>
    </w:rPr>
  </w:style>
  <w:style w:type="paragraph" w:styleId="berschrift7">
    <w:name w:val="heading 7"/>
    <w:basedOn w:val="Standard"/>
    <w:next w:val="Standard"/>
    <w:qFormat/>
    <w:pPr>
      <w:numPr>
        <w:ilvl w:val="6"/>
        <w:numId w:val="37"/>
      </w:numPr>
      <w:spacing w:before="240" w:after="60"/>
      <w:outlineLvl w:val="6"/>
    </w:pPr>
    <w:rPr>
      <w:sz w:val="20"/>
    </w:rPr>
  </w:style>
  <w:style w:type="paragraph" w:styleId="berschrift8">
    <w:name w:val="heading 8"/>
    <w:basedOn w:val="Standard"/>
    <w:next w:val="Standard"/>
    <w:qFormat/>
    <w:pPr>
      <w:numPr>
        <w:ilvl w:val="7"/>
        <w:numId w:val="37"/>
      </w:numPr>
      <w:spacing w:before="240" w:after="60"/>
      <w:outlineLvl w:val="7"/>
    </w:pPr>
    <w:rPr>
      <w:i/>
      <w:sz w:val="20"/>
    </w:rPr>
  </w:style>
  <w:style w:type="paragraph" w:styleId="berschrift9">
    <w:name w:val="heading 9"/>
    <w:basedOn w:val="Standard"/>
    <w:next w:val="Standard"/>
    <w:qFormat/>
    <w:pPr>
      <w:numPr>
        <w:ilvl w:val="8"/>
        <w:numId w:val="37"/>
      </w:numPr>
      <w:spacing w:before="240" w:after="60"/>
      <w:outlineLvl w:val="8"/>
    </w:pPr>
    <w:rPr>
      <w:b/>
      <w:i/>
      <w:sz w:val="18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Dokumentstruktur">
    <w:name w:val="Document Map"/>
    <w:basedOn w:val="Standard"/>
    <w:semiHidden/>
    <w:pPr>
      <w:shd w:val="clear" w:color="auto" w:fill="000080"/>
    </w:pPr>
    <w:rPr>
      <w:rFonts w:ascii="Tahoma" w:hAnsi="Tahoma" w:cs="Tahoma"/>
    </w:rPr>
  </w:style>
  <w:style w:type="paragraph" w:styleId="Kopfzeile">
    <w:name w:val="header"/>
    <w:basedOn w:val="Standar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pPr>
      <w:tabs>
        <w:tab w:val="center" w:pos="4536"/>
        <w:tab w:val="right" w:pos="9072"/>
      </w:tabs>
    </w:pPr>
    <w:rPr>
      <w:sz w:val="24"/>
    </w:rPr>
  </w:style>
  <w:style w:type="paragraph" w:customStyle="1" w:styleId="Aufzhlung1">
    <w:name w:val="Aufzählung 1"/>
    <w:basedOn w:val="Standard"/>
    <w:pPr>
      <w:numPr>
        <w:numId w:val="4"/>
      </w:numPr>
    </w:pPr>
    <w:rPr>
      <w:sz w:val="24"/>
    </w:rPr>
  </w:style>
  <w:style w:type="paragraph" w:customStyle="1" w:styleId="Aufzhlung2">
    <w:name w:val="Aufzählung 2"/>
    <w:basedOn w:val="Standard"/>
    <w:pPr>
      <w:numPr>
        <w:numId w:val="5"/>
      </w:numPr>
    </w:pPr>
    <w:rPr>
      <w:sz w:val="24"/>
    </w:rPr>
  </w:style>
  <w:style w:type="paragraph" w:customStyle="1" w:styleId="Aufzhlung3">
    <w:name w:val="Aufzählung 3"/>
    <w:basedOn w:val="Aufzhlung1"/>
    <w:pPr>
      <w:numPr>
        <w:numId w:val="6"/>
      </w:numPr>
    </w:pPr>
  </w:style>
  <w:style w:type="paragraph" w:styleId="Beschriftung">
    <w:name w:val="caption"/>
    <w:basedOn w:val="Standard"/>
    <w:next w:val="Standard"/>
    <w:link w:val="BeschriftungZchn"/>
    <w:uiPriority w:val="35"/>
    <w:qFormat/>
    <w:pPr>
      <w:spacing w:before="60"/>
    </w:pPr>
    <w:rPr>
      <w:b/>
    </w:rPr>
  </w:style>
  <w:style w:type="paragraph" w:styleId="Funotentext">
    <w:name w:val="footnote text"/>
    <w:basedOn w:val="Standard"/>
    <w:link w:val="FunotentextZchn"/>
    <w:uiPriority w:val="99"/>
    <w:semiHidden/>
    <w:rsid w:val="00B23687"/>
    <w:pPr>
      <w:ind w:left="357" w:hanging="357"/>
    </w:pPr>
    <w:rPr>
      <w:sz w:val="18"/>
    </w:rPr>
  </w:style>
  <w:style w:type="character" w:styleId="Funotenzeichen">
    <w:name w:val="footnote reference"/>
    <w:uiPriority w:val="99"/>
    <w:semiHidden/>
    <w:rPr>
      <w:vertAlign w:val="superscript"/>
    </w:rPr>
  </w:style>
  <w:style w:type="paragraph" w:styleId="Literaturverzeichnis">
    <w:name w:val="Bibliography"/>
    <w:basedOn w:val="Standard"/>
    <w:next w:val="Standard"/>
    <w:pPr>
      <w:spacing w:before="240" w:after="240" w:line="360" w:lineRule="auto"/>
    </w:pPr>
    <w:rPr>
      <w:b/>
      <w:sz w:val="24"/>
    </w:rPr>
  </w:style>
  <w:style w:type="character" w:styleId="Seitenzahl">
    <w:name w:val="page number"/>
    <w:basedOn w:val="Absatz-Standardschriftart"/>
  </w:style>
  <w:style w:type="paragraph" w:customStyle="1" w:styleId="Tabelle">
    <w:name w:val="Tabelle"/>
    <w:basedOn w:val="Standard"/>
    <w:link w:val="TabelleZchn"/>
    <w:pPr>
      <w:spacing w:before="20" w:after="20" w:line="240" w:lineRule="auto"/>
      <w:jc w:val="left"/>
    </w:pPr>
    <w:rPr>
      <w:bCs/>
      <w:sz w:val="20"/>
    </w:rPr>
  </w:style>
  <w:style w:type="paragraph" w:styleId="Verzeichnis1">
    <w:name w:val="toc 1"/>
    <w:basedOn w:val="Standard"/>
    <w:next w:val="Standard"/>
    <w:autoRedefine/>
    <w:uiPriority w:val="39"/>
    <w:rPr>
      <w:b/>
    </w:rPr>
  </w:style>
  <w:style w:type="paragraph" w:styleId="Verzeichnis2">
    <w:name w:val="toc 2"/>
    <w:basedOn w:val="Standard"/>
    <w:next w:val="Standard"/>
    <w:autoRedefine/>
    <w:uiPriority w:val="39"/>
    <w:pPr>
      <w:ind w:left="240"/>
    </w:pPr>
  </w:style>
  <w:style w:type="paragraph" w:styleId="Verzeichnis3">
    <w:name w:val="toc 3"/>
    <w:basedOn w:val="Standard"/>
    <w:next w:val="Standard"/>
    <w:autoRedefine/>
    <w:uiPriority w:val="39"/>
    <w:pPr>
      <w:ind w:left="480"/>
    </w:pPr>
  </w:style>
  <w:style w:type="paragraph" w:styleId="Verzeichnis4">
    <w:name w:val="toc 4"/>
    <w:basedOn w:val="Standard"/>
    <w:next w:val="Standard"/>
    <w:autoRedefine/>
    <w:semiHidden/>
    <w:pPr>
      <w:ind w:left="720"/>
    </w:pPr>
  </w:style>
  <w:style w:type="paragraph" w:styleId="Textkrper">
    <w:name w:val="Body Text"/>
    <w:basedOn w:val="Standard"/>
    <w:pPr>
      <w:spacing w:line="240" w:lineRule="auto"/>
    </w:pPr>
    <w:rPr>
      <w:rFonts w:ascii="Helvetica" w:hAnsi="Helvetica"/>
      <w:b/>
    </w:rPr>
  </w:style>
  <w:style w:type="paragraph" w:customStyle="1" w:styleId="Bildunterschrift">
    <w:name w:val="Bildunterschrift"/>
    <w:basedOn w:val="Standard"/>
    <w:next w:val="Standard"/>
    <w:pPr>
      <w:keepLines/>
      <w:overflowPunct w:val="0"/>
      <w:autoSpaceDE w:val="0"/>
      <w:autoSpaceDN w:val="0"/>
      <w:adjustRightInd w:val="0"/>
      <w:spacing w:after="240" w:line="360" w:lineRule="auto"/>
      <w:ind w:left="1134" w:hanging="1134"/>
      <w:textAlignment w:val="baseline"/>
    </w:pPr>
    <w:rPr>
      <w:b/>
      <w:sz w:val="20"/>
    </w:rPr>
  </w:style>
  <w:style w:type="paragraph" w:customStyle="1" w:styleId="Literatur">
    <w:name w:val="Literatur"/>
    <w:basedOn w:val="Standard"/>
    <w:pPr>
      <w:overflowPunct w:val="0"/>
      <w:autoSpaceDE w:val="0"/>
      <w:autoSpaceDN w:val="0"/>
      <w:adjustRightInd w:val="0"/>
      <w:spacing w:line="360" w:lineRule="auto"/>
      <w:ind w:left="1418" w:hanging="1418"/>
      <w:textAlignment w:val="baseline"/>
    </w:pPr>
  </w:style>
  <w:style w:type="paragraph" w:customStyle="1" w:styleId="TitelVor-15P">
    <w:name w:val="Titel (Vor-) 15 P"/>
    <w:basedOn w:val="Standard"/>
    <w:pPr>
      <w:tabs>
        <w:tab w:val="left" w:pos="1729"/>
        <w:tab w:val="left" w:pos="2013"/>
        <w:tab w:val="left" w:pos="3459"/>
        <w:tab w:val="left" w:pos="3742"/>
        <w:tab w:val="left" w:pos="5188"/>
      </w:tabs>
      <w:spacing w:line="383" w:lineRule="exact"/>
      <w:jc w:val="left"/>
    </w:pPr>
    <w:rPr>
      <w:rFonts w:ascii="Frutiger 45 Light" w:hAnsi="Frutiger 45 Light"/>
      <w:kern w:val="28"/>
      <w:sz w:val="30"/>
      <w:lang w:eastAsia="en-US"/>
    </w:rPr>
  </w:style>
  <w:style w:type="paragraph" w:customStyle="1" w:styleId="Titel15P">
    <w:name w:val="Titel 15 P"/>
    <w:basedOn w:val="TitelVor-15P"/>
    <w:pPr>
      <w:spacing w:after="383"/>
    </w:pPr>
    <w:rPr>
      <w:b/>
    </w:rPr>
  </w:style>
  <w:style w:type="paragraph" w:styleId="Textkrper2">
    <w:name w:val="Body Text 2"/>
    <w:basedOn w:val="Standard"/>
    <w:pPr>
      <w:spacing w:line="240" w:lineRule="auto"/>
    </w:pPr>
  </w:style>
  <w:style w:type="paragraph" w:customStyle="1" w:styleId="Bild">
    <w:name w:val="Bild"/>
    <w:basedOn w:val="Standard"/>
    <w:pPr>
      <w:jc w:val="left"/>
    </w:pPr>
  </w:style>
  <w:style w:type="paragraph" w:styleId="Abbildungsverzeichnis">
    <w:name w:val="table of figures"/>
    <w:basedOn w:val="Standard"/>
    <w:next w:val="Standard"/>
    <w:uiPriority w:val="99"/>
    <w:pPr>
      <w:spacing w:before="100" w:beforeAutospacing="1" w:after="100" w:afterAutospacing="1" w:line="340" w:lineRule="exact"/>
      <w:ind w:left="482" w:hanging="482"/>
      <w:jc w:val="left"/>
    </w:pPr>
    <w:rPr>
      <w:rFonts w:cs="Times New Roman"/>
      <w:szCs w:val="24"/>
    </w:rPr>
  </w:style>
  <w:style w:type="paragraph" w:styleId="Textkrper-Zeileneinzug">
    <w:name w:val="Body Text Indent"/>
    <w:basedOn w:val="Standard"/>
    <w:pPr>
      <w:ind w:left="1410" w:hanging="1410"/>
    </w:pPr>
  </w:style>
  <w:style w:type="paragraph" w:customStyle="1" w:styleId="Tabellenbeschriftung">
    <w:name w:val="Tabellenbeschriftung"/>
    <w:basedOn w:val="Beschriftung"/>
    <w:pPr>
      <w:spacing w:before="120" w:after="240" w:line="360" w:lineRule="auto"/>
    </w:pPr>
    <w:rPr>
      <w:sz w:val="20"/>
    </w:rPr>
  </w:style>
  <w:style w:type="paragraph" w:styleId="Textkrper-Einzug2">
    <w:name w:val="Body Text Indent 2"/>
    <w:basedOn w:val="Standard"/>
    <w:pPr>
      <w:ind w:left="708"/>
      <w:jc w:val="left"/>
    </w:pPr>
  </w:style>
  <w:style w:type="paragraph" w:customStyle="1" w:styleId="berschrift-Rmisch">
    <w:name w:val="Überschrift - Römisch"/>
    <w:basedOn w:val="berschrift1"/>
    <w:pPr>
      <w:numPr>
        <w:numId w:val="29"/>
      </w:numPr>
    </w:pPr>
  </w:style>
  <w:style w:type="character" w:styleId="BesuchterLink">
    <w:name w:val="FollowedHyperlink"/>
    <w:rPr>
      <w:color w:val="800080"/>
      <w:u w:val="single"/>
    </w:rPr>
  </w:style>
  <w:style w:type="character" w:styleId="Hyperlink">
    <w:name w:val="Hyperlink"/>
    <w:uiPriority w:val="99"/>
    <w:rPr>
      <w:color w:val="0000FF"/>
      <w:u w:val="single"/>
    </w:rPr>
  </w:style>
  <w:style w:type="paragraph" w:styleId="Verzeichnis5">
    <w:name w:val="toc 5"/>
    <w:basedOn w:val="Standard"/>
    <w:next w:val="Standard"/>
    <w:autoRedefine/>
    <w:semiHidden/>
    <w:pPr>
      <w:ind w:left="960"/>
    </w:pPr>
  </w:style>
  <w:style w:type="paragraph" w:styleId="Verzeichnis6">
    <w:name w:val="toc 6"/>
    <w:basedOn w:val="Standard"/>
    <w:next w:val="Standard"/>
    <w:autoRedefine/>
    <w:semiHidden/>
    <w:pPr>
      <w:ind w:left="1200"/>
    </w:pPr>
  </w:style>
  <w:style w:type="paragraph" w:styleId="Verzeichnis7">
    <w:name w:val="toc 7"/>
    <w:basedOn w:val="Standard"/>
    <w:next w:val="Standard"/>
    <w:autoRedefine/>
    <w:semiHidden/>
    <w:pPr>
      <w:ind w:left="1440"/>
    </w:pPr>
  </w:style>
  <w:style w:type="paragraph" w:styleId="Verzeichnis8">
    <w:name w:val="toc 8"/>
    <w:basedOn w:val="Standard"/>
    <w:next w:val="Standard"/>
    <w:autoRedefine/>
    <w:semiHidden/>
    <w:pPr>
      <w:ind w:left="1680"/>
    </w:pPr>
  </w:style>
  <w:style w:type="paragraph" w:styleId="Verzeichnis9">
    <w:name w:val="toc 9"/>
    <w:basedOn w:val="Standard"/>
    <w:next w:val="Standard"/>
    <w:autoRedefine/>
    <w:semiHidden/>
    <w:pPr>
      <w:ind w:left="1920"/>
    </w:pPr>
  </w:style>
  <w:style w:type="paragraph" w:customStyle="1" w:styleId="Zwischenberschrift">
    <w:name w:val="Zwischenüberschrift"/>
    <w:basedOn w:val="Standard"/>
    <w:next w:val="Standard"/>
    <w:pPr>
      <w:jc w:val="left"/>
    </w:pPr>
    <w:rPr>
      <w:i/>
    </w:rPr>
  </w:style>
  <w:style w:type="paragraph" w:customStyle="1" w:styleId="StandardohneAbstandnach">
    <w:name w:val="Standard ohne Abstand nach"/>
    <w:basedOn w:val="Standard"/>
    <w:pPr>
      <w:tabs>
        <w:tab w:val="left" w:pos="1730"/>
        <w:tab w:val="left" w:pos="2014"/>
        <w:tab w:val="left" w:pos="3459"/>
        <w:tab w:val="left" w:pos="3742"/>
        <w:tab w:val="left" w:pos="5189"/>
      </w:tabs>
      <w:spacing w:line="240" w:lineRule="auto"/>
      <w:jc w:val="left"/>
    </w:pPr>
    <w:rPr>
      <w:rFonts w:ascii="Frutiger 45 Light" w:hAnsi="Frutiger 45 Light"/>
      <w:lang w:eastAsia="en-US"/>
    </w:rPr>
  </w:style>
  <w:style w:type="paragraph" w:styleId="NurText">
    <w:name w:val="Plain Text"/>
    <w:basedOn w:val="Standard"/>
    <w:rPr>
      <w:rFonts w:ascii="Courier New" w:hAnsi="Courier New" w:cs="Courier New"/>
      <w:sz w:val="20"/>
    </w:rPr>
  </w:style>
  <w:style w:type="paragraph" w:customStyle="1" w:styleId="Anschrift">
    <w:name w:val="Anschrift"/>
    <w:basedOn w:val="Standard"/>
    <w:pPr>
      <w:tabs>
        <w:tab w:val="left" w:pos="284"/>
        <w:tab w:val="left" w:pos="567"/>
        <w:tab w:val="left" w:pos="5670"/>
        <w:tab w:val="right" w:pos="9356"/>
      </w:tabs>
      <w:spacing w:line="290" w:lineRule="atLeast"/>
      <w:jc w:val="left"/>
    </w:pPr>
    <w:rPr>
      <w:rFonts w:cs="Times New Roman"/>
      <w:sz w:val="23"/>
    </w:rPr>
  </w:style>
  <w:style w:type="paragraph" w:customStyle="1" w:styleId="Dokumentinfo">
    <w:name w:val="Dokumentinfo"/>
    <w:basedOn w:val="Anschrift"/>
    <w:pPr>
      <w:framePr w:w="4536" w:h="4253" w:hSpace="142" w:wrap="notBeside" w:vAnchor="page" w:hAnchor="page" w:x="6522" w:y="1135"/>
      <w:suppressAutoHyphens/>
      <w:spacing w:line="240" w:lineRule="auto"/>
    </w:pPr>
    <w:rPr>
      <w:sz w:val="18"/>
    </w:rPr>
  </w:style>
  <w:style w:type="paragraph" w:customStyle="1" w:styleId="Betreff">
    <w:name w:val="Betreff"/>
    <w:basedOn w:val="Standard"/>
    <w:pPr>
      <w:keepNext/>
      <w:keepLines/>
      <w:tabs>
        <w:tab w:val="left" w:pos="284"/>
        <w:tab w:val="left" w:pos="567"/>
        <w:tab w:val="left" w:pos="5670"/>
        <w:tab w:val="right" w:pos="9356"/>
      </w:tabs>
      <w:suppressAutoHyphens/>
      <w:spacing w:line="290" w:lineRule="atLeast"/>
      <w:jc w:val="left"/>
    </w:pPr>
    <w:rPr>
      <w:rFonts w:cs="Times New Roman"/>
      <w:b/>
      <w:sz w:val="23"/>
    </w:rPr>
  </w:style>
  <w:style w:type="paragraph" w:styleId="Anrede">
    <w:name w:val="Salutation"/>
    <w:basedOn w:val="Standard"/>
    <w:link w:val="AnredeZchn"/>
    <w:pPr>
      <w:spacing w:before="240" w:line="240" w:lineRule="auto"/>
      <w:jc w:val="left"/>
    </w:pPr>
    <w:rPr>
      <w:rFonts w:ascii="Times New Roman" w:hAnsi="Times New Roman" w:cs="Times New Roman"/>
      <w:sz w:val="24"/>
    </w:rPr>
  </w:style>
  <w:style w:type="paragraph" w:customStyle="1" w:styleId="Krper">
    <w:name w:val="Körper"/>
    <w:basedOn w:val="Standard"/>
    <w:pPr>
      <w:spacing w:line="360" w:lineRule="atLeast"/>
      <w:jc w:val="left"/>
    </w:pPr>
    <w:rPr>
      <w:rFonts w:ascii="Times New Roman" w:hAnsi="Times New Roman" w:cs="Times New Roman"/>
      <w:sz w:val="24"/>
    </w:rPr>
  </w:style>
  <w:style w:type="paragraph" w:customStyle="1" w:styleId="StandardvorAufz">
    <w:name w:val="Standard_vor_Aufz"/>
    <w:basedOn w:val="Standard"/>
    <w:pPr>
      <w:overflowPunct w:val="0"/>
      <w:autoSpaceDE w:val="0"/>
      <w:autoSpaceDN w:val="0"/>
      <w:adjustRightInd w:val="0"/>
      <w:textAlignment w:val="baseline"/>
    </w:pPr>
    <w:rPr>
      <w:rFonts w:cs="Times New Roman"/>
    </w:rPr>
  </w:style>
  <w:style w:type="paragraph" w:customStyle="1" w:styleId="Aufzhlung">
    <w:name w:val="Aufzählung"/>
    <w:basedOn w:val="Standard"/>
    <w:pPr>
      <w:keepNext/>
      <w:numPr>
        <w:numId w:val="41"/>
      </w:numPr>
      <w:overflowPunct w:val="0"/>
      <w:autoSpaceDE w:val="0"/>
      <w:autoSpaceDN w:val="0"/>
      <w:adjustRightInd w:val="0"/>
      <w:spacing w:after="40" w:line="288" w:lineRule="auto"/>
      <w:ind w:left="714" w:hanging="357"/>
      <w:textAlignment w:val="baseline"/>
    </w:pPr>
    <w:rPr>
      <w:rFonts w:cs="Times New Roman"/>
    </w:rPr>
  </w:style>
  <w:style w:type="character" w:customStyle="1" w:styleId="Deckblatt12pt">
    <w:name w:val="Deckblatt 12 pt"/>
    <w:rsid w:val="00FE7970"/>
    <w:rPr>
      <w:rFonts w:ascii="Arial" w:hAnsi="Arial"/>
      <w:sz w:val="24"/>
      <w:lang w:val="de-DE" w:eastAsia="de-DE" w:bidi="ar-SA"/>
    </w:rPr>
  </w:style>
  <w:style w:type="paragraph" w:customStyle="1" w:styleId="Aufzhlungletzte">
    <w:name w:val="Aufzählung_letzte"/>
    <w:basedOn w:val="Aufzhlung"/>
    <w:pPr>
      <w:spacing w:after="120"/>
    </w:pPr>
  </w:style>
  <w:style w:type="character" w:customStyle="1" w:styleId="Deckblatt16pt">
    <w:name w:val="Deckblatt 16 pt"/>
    <w:rsid w:val="00FE7970"/>
    <w:rPr>
      <w:rFonts w:ascii="Arial" w:hAnsi="Arial"/>
      <w:sz w:val="32"/>
      <w:lang w:val="de-DE" w:eastAsia="de-DE" w:bidi="ar-SA"/>
    </w:rPr>
  </w:style>
  <w:style w:type="paragraph" w:customStyle="1" w:styleId="Deckblatt16ptFettZentriert">
    <w:name w:val="Deckblatt 16 pt Fett Zentriert"/>
    <w:basedOn w:val="Standard"/>
    <w:rsid w:val="00FE7970"/>
    <w:pPr>
      <w:spacing w:after="160"/>
      <w:jc w:val="center"/>
    </w:pPr>
    <w:rPr>
      <w:rFonts w:cs="Times New Roman"/>
      <w:b/>
      <w:bCs/>
      <w:sz w:val="32"/>
    </w:rPr>
  </w:style>
  <w:style w:type="paragraph" w:customStyle="1" w:styleId="Kurzthema">
    <w:name w:val="Kurzthema"/>
    <w:basedOn w:val="Standard"/>
    <w:rsid w:val="00FE7970"/>
    <w:pPr>
      <w:spacing w:after="160"/>
      <w:ind w:left="2127" w:hanging="2127"/>
    </w:pPr>
    <w:rPr>
      <w:rFonts w:cs="Times New Roman"/>
      <w:sz w:val="32"/>
    </w:rPr>
  </w:style>
  <w:style w:type="paragraph" w:styleId="Sprechblasentext">
    <w:name w:val="Balloon Text"/>
    <w:basedOn w:val="Standard"/>
    <w:link w:val="SprechblasentextZchn"/>
    <w:rsid w:val="00FE797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rsid w:val="00FE7970"/>
    <w:rPr>
      <w:rFonts w:ascii="Tahoma" w:hAnsi="Tahoma" w:cs="Tahoma"/>
      <w:sz w:val="16"/>
      <w:szCs w:val="16"/>
    </w:rPr>
  </w:style>
  <w:style w:type="paragraph" w:customStyle="1" w:styleId="CitaviBibliographyEntry">
    <w:name w:val="Citavi Bibliography Entry"/>
    <w:basedOn w:val="Standard"/>
    <w:link w:val="CitaviBibliographyEntryZchn"/>
    <w:rsid w:val="000F585D"/>
    <w:pPr>
      <w:tabs>
        <w:tab w:val="left" w:pos="454"/>
      </w:tabs>
      <w:spacing w:after="0" w:line="288" w:lineRule="auto"/>
      <w:ind w:left="454" w:hanging="454"/>
      <w:jc w:val="left"/>
    </w:pPr>
    <w:rPr>
      <w:rFonts w:asciiTheme="minorHAnsi" w:eastAsiaTheme="minorEastAsia" w:hAnsiTheme="minorHAnsi" w:cstheme="minorBidi"/>
      <w:sz w:val="21"/>
      <w:szCs w:val="21"/>
      <w:lang w:eastAsia="en-US"/>
    </w:rPr>
  </w:style>
  <w:style w:type="character" w:customStyle="1" w:styleId="CitaviBibliographyEntryZchn">
    <w:name w:val="Citavi Bibliography Entry Zchn"/>
    <w:basedOn w:val="Absatz-Standardschriftart"/>
    <w:link w:val="CitaviBibliographyEntry"/>
    <w:rsid w:val="000F585D"/>
    <w:rPr>
      <w:rFonts w:asciiTheme="minorHAnsi" w:eastAsiaTheme="minorEastAsia" w:hAnsiTheme="minorHAnsi" w:cstheme="minorBidi"/>
      <w:sz w:val="21"/>
      <w:szCs w:val="21"/>
      <w:lang w:eastAsia="en-US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0F585D"/>
    <w:rPr>
      <w:rFonts w:ascii="Arial" w:hAnsi="Arial" w:cs="Arial"/>
      <w:sz w:val="18"/>
    </w:rPr>
  </w:style>
  <w:style w:type="character" w:styleId="Fett">
    <w:name w:val="Strong"/>
    <w:basedOn w:val="Absatz-Standardschriftart"/>
    <w:uiPriority w:val="22"/>
    <w:qFormat/>
    <w:rsid w:val="000F585D"/>
    <w:rPr>
      <w:b/>
      <w:bCs/>
    </w:rPr>
  </w:style>
  <w:style w:type="paragraph" w:customStyle="1" w:styleId="BeschriftungAbbildung">
    <w:name w:val="Beschriftung Abbildung"/>
    <w:basedOn w:val="Beschriftung"/>
    <w:rsid w:val="000F585D"/>
    <w:pPr>
      <w:spacing w:before="0" w:after="200" w:line="240" w:lineRule="auto"/>
      <w:jc w:val="center"/>
    </w:pPr>
    <w:rPr>
      <w:rFonts w:eastAsiaTheme="minorEastAsia"/>
      <w:b w:val="0"/>
      <w:bCs/>
      <w:i/>
      <w:smallCaps/>
      <w:szCs w:val="21"/>
      <w:lang w:eastAsia="en-US"/>
    </w:rPr>
  </w:style>
  <w:style w:type="paragraph" w:customStyle="1" w:styleId="CitaviBibliographyHeading">
    <w:name w:val="Citavi Bibliography Heading"/>
    <w:basedOn w:val="Beschriftung"/>
    <w:link w:val="CitaviBibliographyHeadingZchn"/>
    <w:rsid w:val="000F585D"/>
    <w:pPr>
      <w:jc w:val="left"/>
    </w:pPr>
    <w:rPr>
      <w:color w:val="FF0000"/>
    </w:rPr>
  </w:style>
  <w:style w:type="character" w:customStyle="1" w:styleId="BeschriftungZchn">
    <w:name w:val="Beschriftung Zchn"/>
    <w:basedOn w:val="Absatz-Standardschriftart"/>
    <w:link w:val="Beschriftung"/>
    <w:uiPriority w:val="35"/>
    <w:rsid w:val="000F585D"/>
    <w:rPr>
      <w:rFonts w:ascii="Arial" w:hAnsi="Arial" w:cs="Arial"/>
      <w:b/>
      <w:sz w:val="22"/>
    </w:rPr>
  </w:style>
  <w:style w:type="character" w:customStyle="1" w:styleId="CitaviBibliographyHeadingZchn">
    <w:name w:val="Citavi Bibliography Heading Zchn"/>
    <w:basedOn w:val="BeschriftungZchn"/>
    <w:link w:val="CitaviBibliographyHeading"/>
    <w:rsid w:val="000F585D"/>
    <w:rPr>
      <w:rFonts w:ascii="Arial" w:hAnsi="Arial" w:cs="Arial"/>
      <w:b/>
      <w:color w:val="FF0000"/>
      <w:sz w:val="22"/>
    </w:rPr>
  </w:style>
  <w:style w:type="paragraph" w:customStyle="1" w:styleId="Bilder">
    <w:name w:val="Bilder"/>
    <w:basedOn w:val="Beschriftung"/>
    <w:link w:val="BilderZchn"/>
    <w:qFormat/>
    <w:rsid w:val="000F585D"/>
    <w:rPr>
      <w:sz w:val="20"/>
    </w:rPr>
  </w:style>
  <w:style w:type="paragraph" w:styleId="Listenabsatz">
    <w:name w:val="List Paragraph"/>
    <w:basedOn w:val="Standard"/>
    <w:uiPriority w:val="34"/>
    <w:qFormat/>
    <w:rsid w:val="00792F25"/>
    <w:pPr>
      <w:spacing w:after="200" w:line="276" w:lineRule="auto"/>
      <w:ind w:left="720"/>
      <w:contextualSpacing/>
      <w:jc w:val="left"/>
    </w:pPr>
    <w:rPr>
      <w:rFonts w:asciiTheme="minorHAnsi" w:eastAsiaTheme="minorHAnsi" w:hAnsiTheme="minorHAnsi" w:cstheme="minorBidi"/>
      <w:szCs w:val="22"/>
      <w:lang w:eastAsia="en-US"/>
    </w:rPr>
  </w:style>
  <w:style w:type="character" w:customStyle="1" w:styleId="BilderZchn">
    <w:name w:val="Bilder Zchn"/>
    <w:basedOn w:val="BeschriftungZchn"/>
    <w:link w:val="Bilder"/>
    <w:rsid w:val="000F585D"/>
    <w:rPr>
      <w:rFonts w:ascii="Arial" w:hAnsi="Arial" w:cs="Arial"/>
      <w:b/>
      <w:sz w:val="22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BB16B7"/>
    <w:pPr>
      <w:keepLines/>
      <w:pageBreakBefore w:val="0"/>
      <w:numPr>
        <w:numId w:val="0"/>
      </w:numPr>
      <w:spacing w:after="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Cs w:val="32"/>
    </w:rPr>
  </w:style>
  <w:style w:type="paragraph" w:styleId="StandardWeb">
    <w:name w:val="Normal (Web)"/>
    <w:basedOn w:val="Standard"/>
    <w:uiPriority w:val="99"/>
    <w:semiHidden/>
    <w:unhideWhenUsed/>
    <w:rsid w:val="00BB16B7"/>
    <w:pPr>
      <w:spacing w:before="100" w:beforeAutospacing="1" w:after="100" w:afterAutospacing="1" w:line="240" w:lineRule="auto"/>
      <w:jc w:val="left"/>
    </w:pPr>
    <w:rPr>
      <w:rFonts w:ascii="Times New Roman" w:hAnsi="Times New Roman" w:cs="Times New Roman"/>
      <w:sz w:val="24"/>
      <w:szCs w:val="24"/>
    </w:rPr>
  </w:style>
  <w:style w:type="character" w:styleId="Platzhaltertext">
    <w:name w:val="Placeholder Text"/>
    <w:basedOn w:val="Absatz-Standardschriftart"/>
    <w:uiPriority w:val="99"/>
    <w:semiHidden/>
    <w:rsid w:val="006A64BE"/>
    <w:rPr>
      <w:color w:val="808080"/>
    </w:rPr>
  </w:style>
  <w:style w:type="table" w:styleId="Tabellenraster">
    <w:name w:val="Table Grid"/>
    <w:basedOn w:val="NormaleTabelle"/>
    <w:rsid w:val="005A00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ervorhebung">
    <w:name w:val="Emphasis"/>
    <w:basedOn w:val="Absatz-Standardschriftart"/>
    <w:qFormat/>
    <w:rsid w:val="005A1861"/>
    <w:rPr>
      <w:i/>
      <w:iCs/>
    </w:rPr>
  </w:style>
  <w:style w:type="character" w:customStyle="1" w:styleId="AnredeZchn">
    <w:name w:val="Anrede Zchn"/>
    <w:basedOn w:val="Absatz-Standardschriftart"/>
    <w:link w:val="Anrede"/>
    <w:rsid w:val="00B56767"/>
    <w:rPr>
      <w:sz w:val="24"/>
    </w:rPr>
  </w:style>
  <w:style w:type="table" w:styleId="Gitternetztabelle5dunkelAkzent1">
    <w:name w:val="Grid Table 5 Dark Accent 1"/>
    <w:basedOn w:val="NormaleTabelle"/>
    <w:uiPriority w:val="50"/>
    <w:rsid w:val="009B1CFF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Gitternetztabelle4">
    <w:name w:val="Grid Table 4"/>
    <w:basedOn w:val="NormaleTabelle"/>
    <w:uiPriority w:val="49"/>
    <w:rsid w:val="008C3F65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customStyle="1" w:styleId="TabelleZchn">
    <w:name w:val="Tabelle Zchn"/>
    <w:basedOn w:val="Absatz-Standardschriftart"/>
    <w:link w:val="Tabelle"/>
    <w:rsid w:val="00831783"/>
    <w:rPr>
      <w:rFonts w:ascii="Arial" w:hAnsi="Arial" w:cs="Arial"/>
      <w:bCs/>
    </w:rPr>
  </w:style>
  <w:style w:type="character" w:styleId="Kommentarzeichen">
    <w:name w:val="annotation reference"/>
    <w:basedOn w:val="Absatz-Standardschriftart"/>
    <w:semiHidden/>
    <w:unhideWhenUsed/>
    <w:rsid w:val="008E5C2D"/>
    <w:rPr>
      <w:sz w:val="16"/>
      <w:szCs w:val="16"/>
    </w:rPr>
  </w:style>
  <w:style w:type="paragraph" w:styleId="Kommentartext">
    <w:name w:val="annotation text"/>
    <w:basedOn w:val="Standard"/>
    <w:link w:val="KommentartextZchn"/>
    <w:semiHidden/>
    <w:unhideWhenUsed/>
    <w:rsid w:val="008E5C2D"/>
    <w:pPr>
      <w:spacing w:line="240" w:lineRule="auto"/>
    </w:pPr>
    <w:rPr>
      <w:sz w:val="20"/>
    </w:rPr>
  </w:style>
  <w:style w:type="character" w:customStyle="1" w:styleId="KommentartextZchn">
    <w:name w:val="Kommentartext Zchn"/>
    <w:basedOn w:val="Absatz-Standardschriftart"/>
    <w:link w:val="Kommentartext"/>
    <w:semiHidden/>
    <w:rsid w:val="008E5C2D"/>
    <w:rPr>
      <w:rFonts w:ascii="Arial" w:hAnsi="Arial" w:cs="Arial"/>
    </w:rPr>
  </w:style>
  <w:style w:type="paragraph" w:styleId="Kommentarthema">
    <w:name w:val="annotation subject"/>
    <w:basedOn w:val="Kommentartext"/>
    <w:next w:val="Kommentartext"/>
    <w:link w:val="KommentarthemaZchn"/>
    <w:semiHidden/>
    <w:unhideWhenUsed/>
    <w:rsid w:val="008E5C2D"/>
    <w:rPr>
      <w:b/>
      <w:bCs/>
    </w:rPr>
  </w:style>
  <w:style w:type="character" w:customStyle="1" w:styleId="KommentarthemaZchn">
    <w:name w:val="Kommentarthema Zchn"/>
    <w:basedOn w:val="KommentartextZchn"/>
    <w:link w:val="Kommentarthema"/>
    <w:semiHidden/>
    <w:rsid w:val="008E5C2D"/>
    <w:rPr>
      <w:rFonts w:ascii="Arial" w:hAnsi="Arial" w:cs="Arial"/>
      <w:b/>
      <w:bCs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8A4881"/>
    <w:rPr>
      <w:rFonts w:ascii="Arial" w:hAnsi="Arial" w:cs="Arial"/>
      <w:b/>
      <w:sz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732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402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7833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941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22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54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8481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6879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227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720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580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206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 xmlns:b="http://schemas.openxmlformats.org/officeDocument/2006/bibliography" xmlns="http://schemas.openxmlformats.org/officeDocument/2006/bibliography">
    <b:Tag>Platzhalter1</b:Tag>
    <b:RefOrder>1</b:RefOrder>
  </b:Source>
</b:Sources>
</file>

<file path=customXml/itemProps1.xml><?xml version="1.0" encoding="utf-8"?>
<ds:datastoreItem xmlns:ds="http://schemas.openxmlformats.org/officeDocument/2006/customXml" ds:itemID="{2BA5BC62-C732-440A-B354-A674A90B5A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5248</Words>
  <Characters>29916</Characters>
  <Application>Microsoft Office Word</Application>
  <DocSecurity>0</DocSecurity>
  <Lines>249</Lines>
  <Paragraphs>70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Lehrstuhl für</vt:lpstr>
    </vt:vector>
  </TitlesOfParts>
  <Company>Fraunhofer Gesellschaft IPT</Company>
  <LinksUpToDate>false</LinksUpToDate>
  <CharactersWithSpaces>35094</CharactersWithSpaces>
  <SharedDoc>false</SharedDoc>
  <HLinks>
    <vt:vector size="108" baseType="variant">
      <vt:variant>
        <vt:i4>1703987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Toc73330479</vt:lpwstr>
      </vt:variant>
      <vt:variant>
        <vt:i4>1769523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Toc73330478</vt:lpwstr>
      </vt:variant>
      <vt:variant>
        <vt:i4>137630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73330476</vt:lpwstr>
      </vt:variant>
      <vt:variant>
        <vt:i4>1441843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73330475</vt:lpwstr>
      </vt:variant>
      <vt:variant>
        <vt:i4>1507377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73330555</vt:lpwstr>
      </vt:variant>
      <vt:variant>
        <vt:i4>1441841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73330554</vt:lpwstr>
      </vt:variant>
      <vt:variant>
        <vt:i4>1114161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73330553</vt:lpwstr>
      </vt:variant>
      <vt:variant>
        <vt:i4>1048625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73330552</vt:lpwstr>
      </vt:variant>
      <vt:variant>
        <vt:i4>1245233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73330551</vt:lpwstr>
      </vt:variant>
      <vt:variant>
        <vt:i4>1179697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73330550</vt:lpwstr>
      </vt:variant>
      <vt:variant>
        <vt:i4>1769520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73330549</vt:lpwstr>
      </vt:variant>
      <vt:variant>
        <vt:i4>1703984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73330548</vt:lpwstr>
      </vt:variant>
      <vt:variant>
        <vt:i4>1376304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73330547</vt:lpwstr>
      </vt:variant>
      <vt:variant>
        <vt:i4>1310768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73330546</vt:lpwstr>
      </vt:variant>
      <vt:variant>
        <vt:i4>1507376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73330545</vt:lpwstr>
      </vt:variant>
      <vt:variant>
        <vt:i4>1441840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73330544</vt:lpwstr>
      </vt:variant>
      <vt:variant>
        <vt:i4>1114160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73330543</vt:lpwstr>
      </vt:variant>
      <vt:variant>
        <vt:i4>1048624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73330542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ehrstuhl für</dc:title>
  <dc:subject/>
  <dc:creator>Oliver Fich</dc:creator>
  <cp:keywords/>
  <dc:description/>
  <cp:lastModifiedBy>Christoph Fran</cp:lastModifiedBy>
  <cp:revision>8</cp:revision>
  <cp:lastPrinted>2003-10-01T13:26:00Z</cp:lastPrinted>
  <dcterms:created xsi:type="dcterms:W3CDTF">2017-11-08T15:20:00Z</dcterms:created>
  <dcterms:modified xsi:type="dcterms:W3CDTF">2017-11-10T18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EquationNumberFormat">
    <vt:lpwstr>EquationNumberOnly</vt:lpwstr>
  </property>
  <property fmtid="{D5CDD505-2E9C-101B-9397-08002B2CF9AE}" pid="3" name="CitaviDocumentProperty_6">
    <vt:lpwstr>False</vt:lpwstr>
  </property>
  <property fmtid="{D5CDD505-2E9C-101B-9397-08002B2CF9AE}" pid="4" name="CitaviDocumentProperty_8">
    <vt:lpwstr>C:\Users\Christoph\Documents\Citavi 5\Projects\CS-project\CS-project.ctv5</vt:lpwstr>
  </property>
  <property fmtid="{D5CDD505-2E9C-101B-9397-08002B2CF9AE}" pid="5" name="CitaviDocumentProperty_7">
    <vt:lpwstr>CS-project</vt:lpwstr>
  </property>
  <property fmtid="{D5CDD505-2E9C-101B-9397-08002B2CF9AE}" pid="6" name="CitaviDocumentProperty_0">
    <vt:lpwstr>426a8667-e00d-4fad-af22-60a128f3489c</vt:lpwstr>
  </property>
  <property fmtid="{D5CDD505-2E9C-101B-9397-08002B2CF9AE}" pid="7" name="CitaviDocumentProperty_1">
    <vt:lpwstr>5.3.1.0</vt:lpwstr>
  </property>
</Properties>
</file>